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5688291"/>
      <w:r w:rsidRPr="007E53AD">
        <w:rPr>
          <w:color w:val="FFFFFF" w:themeColor="background1"/>
        </w:rPr>
        <w:t>Halaman Judul</w:t>
      </w:r>
      <w:bookmarkEnd w:id="1"/>
    </w:p>
    <w:p w14:paraId="51838C5A" w14:textId="29A9F4E5" w:rsidR="00D974B8" w:rsidRPr="007E53AD" w:rsidRDefault="00F90DBC" w:rsidP="00AD4910">
      <w:pPr>
        <w:pStyle w:val="Cover1"/>
        <w:rPr>
          <w:smallCaps/>
          <w:sz w:val="32"/>
          <w:szCs w:val="24"/>
        </w:rPr>
      </w:pPr>
      <w:r w:rsidRPr="007E53AD">
        <w:rPr>
          <w:i/>
          <w:smallCaps/>
          <w:sz w:val="32"/>
          <w:szCs w:val="24"/>
        </w:rPr>
        <w:t xml:space="preserve">PENGEMBANGAN </w:t>
      </w:r>
      <w:r w:rsidR="00FE0AD8" w:rsidRPr="007E53AD">
        <w:rPr>
          <w:i/>
          <w:smallCaps/>
          <w:sz w:val="32"/>
          <w:szCs w:val="24"/>
        </w:rPr>
        <w:t>LARGE LANGUAGE</w:t>
      </w:r>
      <w:r w:rsidR="00FE0AD8" w:rsidRPr="007E53AD">
        <w:rPr>
          <w:smallCaps/>
          <w:sz w:val="32"/>
          <w:szCs w:val="24"/>
        </w:rPr>
        <w:t xml:space="preserve"> </w:t>
      </w:r>
      <w:r w:rsidR="00FE0AD8" w:rsidRPr="007E53AD">
        <w:rPr>
          <w:i/>
          <w:smallCaps/>
          <w:sz w:val="32"/>
          <w:szCs w:val="24"/>
        </w:rPr>
        <w:t>MODEL</w:t>
      </w:r>
      <w:r w:rsidR="00FE0AD8" w:rsidRPr="007E53AD">
        <w:rPr>
          <w:smallCaps/>
          <w:sz w:val="32"/>
          <w:szCs w:val="24"/>
        </w:rPr>
        <w:t xml:space="preserve"> UNTUK MENJAWAB PERTANYAAN </w:t>
      </w:r>
      <w:r w:rsidR="00C517C0" w:rsidRPr="007E53AD">
        <w:rPr>
          <w:smallCaps/>
          <w:sz w:val="32"/>
          <w:szCs w:val="24"/>
        </w:rPr>
        <w:t>TERKAIT AKADEMIK</w:t>
      </w:r>
      <w:r w:rsidR="00FE0AD8" w:rsidRPr="007E53AD">
        <w:rPr>
          <w:smallCaps/>
          <w:sz w:val="32"/>
          <w:szCs w:val="24"/>
        </w:rPr>
        <w:t xml:space="preserve"> DI UNIVERSITAS SYIAH KUALA DENGAN METODE </w:t>
      </w:r>
      <w:r w:rsidRPr="007E53AD">
        <w:rPr>
          <w:i/>
          <w:sz w:val="32"/>
          <w:szCs w:val="32"/>
        </w:rPr>
        <w:t>FINE-TUNING</w:t>
      </w:r>
      <w:r w:rsidRPr="007E53AD">
        <w:rPr>
          <w:smallCaps/>
          <w:sz w:val="32"/>
          <w:szCs w:val="24"/>
        </w:rPr>
        <w:t xml:space="preserve"> DAN </w:t>
      </w:r>
      <w:r w:rsidR="00FE0AD8" w:rsidRPr="007E53AD">
        <w:rPr>
          <w:i/>
          <w:smallCaps/>
          <w:sz w:val="32"/>
          <w:szCs w:val="24"/>
        </w:rPr>
        <w:t>RETRIEVAL-AUGMENTED GENERATION</w:t>
      </w:r>
    </w:p>
    <w:p w14:paraId="5A32F0EB" w14:textId="11DCD21F" w:rsidR="00B320FA" w:rsidRPr="007E53AD" w:rsidRDefault="00B320FA" w:rsidP="009574DC"/>
    <w:p w14:paraId="659AD09D" w14:textId="77777777" w:rsidR="00885D93" w:rsidRPr="007E53AD" w:rsidRDefault="00885D93" w:rsidP="009574DC"/>
    <w:p w14:paraId="31B0D0D8" w14:textId="77777777" w:rsidR="00FE0AD8" w:rsidRPr="007E53AD" w:rsidRDefault="00FE0AD8" w:rsidP="009574DC"/>
    <w:p w14:paraId="711C316A" w14:textId="242154AA" w:rsidR="002F5D73" w:rsidRPr="007E53AD" w:rsidRDefault="00F02338" w:rsidP="00FE0AD8">
      <w:pPr>
        <w:pStyle w:val="Cover2"/>
      </w:pPr>
      <w:r w:rsidRPr="007E53AD">
        <w:t>TESIS</w:t>
      </w:r>
    </w:p>
    <w:p w14:paraId="61A0A2AC" w14:textId="77777777" w:rsidR="00D974B8" w:rsidRPr="007E53AD" w:rsidRDefault="00D974B8" w:rsidP="009574DC"/>
    <w:p w14:paraId="18D166FD" w14:textId="77777777" w:rsidR="009574DC" w:rsidRPr="007E53AD" w:rsidRDefault="009574DC" w:rsidP="009574DC"/>
    <w:p w14:paraId="4069C041" w14:textId="77777777" w:rsidR="00FE0AD8" w:rsidRPr="007E53AD" w:rsidRDefault="00FE0AD8" w:rsidP="009574DC"/>
    <w:p w14:paraId="6A8D815D" w14:textId="77777777" w:rsidR="00D974B8" w:rsidRPr="00BC6970" w:rsidRDefault="00D974B8" w:rsidP="009574DC">
      <w:pPr>
        <w:pStyle w:val="Subtitle"/>
        <w:rPr>
          <w:highlight w:val="cyan"/>
        </w:rPr>
      </w:pPr>
      <w:r w:rsidRPr="00BC6970">
        <w:rPr>
          <w:highlight w:val="cyan"/>
        </w:rPr>
        <w:t>Diajukan untuk melengkapi tugas-tugas dan</w:t>
      </w:r>
    </w:p>
    <w:p w14:paraId="5300C0C3" w14:textId="00CDB098" w:rsidR="00D974B8" w:rsidRPr="007E53AD" w:rsidRDefault="00D974B8" w:rsidP="004B3F28">
      <w:pPr>
        <w:pStyle w:val="Subtitle"/>
        <w:rPr>
          <w:b/>
        </w:rPr>
      </w:pPr>
      <w:r w:rsidRPr="00BC6970">
        <w:rPr>
          <w:highlight w:val="cyan"/>
        </w:rPr>
        <w:t>memenuhi syarat-syarat guna</w:t>
      </w:r>
      <w:r w:rsidR="00496216" w:rsidRPr="00BC6970">
        <w:rPr>
          <w:highlight w:val="cyan"/>
        </w:rPr>
        <w:t xml:space="preserve"> </w:t>
      </w:r>
      <w:r w:rsidR="00512FF4" w:rsidRPr="00BC6970">
        <w:rPr>
          <w:highlight w:val="cyan"/>
        </w:rPr>
        <w:t xml:space="preserve">pelaksanaan penelitian </w:t>
      </w:r>
      <w:r w:rsidR="00E17BFE" w:rsidRPr="00BC6970">
        <w:rPr>
          <w:highlight w:val="cyan"/>
        </w:rPr>
        <w:t>Tesis</w:t>
      </w:r>
    </w:p>
    <w:p w14:paraId="5EEFEA48" w14:textId="77777777" w:rsidR="00D974B8" w:rsidRPr="007E53AD" w:rsidRDefault="00D974B8" w:rsidP="009574DC"/>
    <w:p w14:paraId="34FBA625" w14:textId="77777777" w:rsidR="00D974B8" w:rsidRPr="007E53AD" w:rsidRDefault="00D974B8" w:rsidP="009574DC"/>
    <w:p w14:paraId="05C4554B" w14:textId="77777777" w:rsidR="004B3F28" w:rsidRPr="007E53AD" w:rsidRDefault="004B3F28" w:rsidP="009574DC"/>
    <w:p w14:paraId="69C4F8DE" w14:textId="5808C5E2" w:rsidR="00D974B8" w:rsidRPr="00A25460" w:rsidRDefault="00D974B8" w:rsidP="004B3F28">
      <w:pPr>
        <w:pStyle w:val="BodyText2"/>
        <w:jc w:val="center"/>
        <w:rPr>
          <w:b w:val="0"/>
        </w:rPr>
      </w:pPr>
      <w:r w:rsidRPr="00BC6970">
        <w:rPr>
          <w:rStyle w:val="Strong"/>
          <w:b w:val="0"/>
          <w:i w:val="0"/>
          <w:highlight w:val="cyan"/>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0048"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5688292"/>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EB519D">
            <w:pPr>
              <w:spacing w:line="276"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5688293"/>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16702E5D"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Untuk Menjawab Pertanyaan Terkait Akademik Di Universitas Syiah Kuala Dengan Metode </w:t>
      </w:r>
      <w:r w:rsidR="007B2B61" w:rsidRPr="007B2B61">
        <w:rPr>
          <w:i/>
        </w:rPr>
        <w:t>Fine-Tuning</w:t>
      </w:r>
      <w:r w:rsidR="007B2B61" w:rsidRPr="007B2B61">
        <w:rPr>
          <w:iCs w:val="0"/>
        </w:rPr>
        <w:t xml:space="preserve"> D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3938F9C8" w14:textId="018E2407" w:rsidR="00334831" w:rsidRPr="00254277" w:rsidRDefault="00334831" w:rsidP="00263F10">
      <w:pPr>
        <w:pStyle w:val="Cover3"/>
        <w:rPr>
          <w:highlight w:val="yellow"/>
        </w:rPr>
      </w:pPr>
      <w:r w:rsidRPr="00254277">
        <w:rPr>
          <w:highlight w:val="yellow"/>
        </w:rPr>
        <w:t>DEKLARASI</w:t>
      </w:r>
    </w:p>
    <w:p w14:paraId="59D33E0E" w14:textId="77777777" w:rsidR="00334831" w:rsidRPr="00254277" w:rsidRDefault="00334831" w:rsidP="00334831">
      <w:pPr>
        <w:rPr>
          <w:highlight w:val="yellow"/>
        </w:rPr>
      </w:pPr>
    </w:p>
    <w:p w14:paraId="1800751B" w14:textId="77777777" w:rsidR="00334831" w:rsidRPr="00254277" w:rsidRDefault="00334831" w:rsidP="00334831">
      <w:pPr>
        <w:rPr>
          <w:highlight w:val="yellow"/>
        </w:rPr>
      </w:pPr>
    </w:p>
    <w:p w14:paraId="6499545D" w14:textId="77777777" w:rsidR="00334831" w:rsidRPr="00254277" w:rsidRDefault="00334831" w:rsidP="00334831">
      <w:pPr>
        <w:pStyle w:val="Caption"/>
        <w:rPr>
          <w:highlight w:val="yellow"/>
        </w:rPr>
      </w:pPr>
      <w:r w:rsidRPr="00254277">
        <w:rPr>
          <w:highlight w:val="yellow"/>
        </w:rPr>
        <w:t>(Halaman Deklarasi harus dicantumkan untuk penelitian Tugas Akhir/Tesis 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ah ini)</w:t>
      </w:r>
    </w:p>
    <w:p w14:paraId="69465F88" w14:textId="77777777" w:rsidR="00334831" w:rsidRPr="00254277" w:rsidRDefault="00334831" w:rsidP="00334831">
      <w:pPr>
        <w:pStyle w:val="ListParagraph"/>
        <w:rPr>
          <w:highlight w:val="yellow"/>
        </w:rPr>
      </w:pPr>
    </w:p>
    <w:p w14:paraId="4BCBC5E3" w14:textId="77777777" w:rsidR="00334831" w:rsidRPr="00254277" w:rsidRDefault="00334831" w:rsidP="00334831">
      <w:pPr>
        <w:pStyle w:val="ListParagraph"/>
        <w:ind w:firstLine="0"/>
        <w:rPr>
          <w:highlight w:val="yellow"/>
        </w:rPr>
      </w:pPr>
      <w:r w:rsidRPr="00254277">
        <w:rPr>
          <w:highlight w:val="yellow"/>
        </w:rPr>
        <w:t>Penelitian untuk penyelesaian Tesis/Tugas Akhir ini sepenuhnya/sebagian dibiayai oleh hibah penelitian … atas nama …</w:t>
      </w:r>
    </w:p>
    <w:p w14:paraId="63737B5E" w14:textId="77777777" w:rsidR="00334831" w:rsidRPr="00254277" w:rsidRDefault="00334831" w:rsidP="00334831">
      <w:pPr>
        <w:pStyle w:val="ListParagraph"/>
        <w:ind w:firstLine="0"/>
        <w:rPr>
          <w:highlight w:val="yellow"/>
        </w:rPr>
      </w:pPr>
    </w:p>
    <w:p w14:paraId="6050A02F" w14:textId="77777777" w:rsidR="00334831" w:rsidRPr="00254277" w:rsidRDefault="00334831" w:rsidP="00334831">
      <w:pPr>
        <w:pStyle w:val="ListParagraph"/>
        <w:ind w:firstLine="0"/>
        <w:rPr>
          <w:highlight w:val="yellow"/>
        </w:rPr>
      </w:pPr>
      <w:r w:rsidRPr="00254277">
        <w:rPr>
          <w:highlight w:val="yellow"/>
        </w:rPr>
        <w:t>Data hasil penelitian yang diperoleh merupakan milik …</w:t>
      </w:r>
    </w:p>
    <w:p w14:paraId="101E1F84" w14:textId="77777777" w:rsidR="00334831" w:rsidRPr="00254277" w:rsidRDefault="00334831" w:rsidP="00334831">
      <w:pPr>
        <w:pStyle w:val="ListParagraph"/>
        <w:ind w:firstLine="0"/>
        <w:rPr>
          <w:highlight w:val="yellow"/>
        </w:rPr>
      </w:pPr>
    </w:p>
    <w:p w14:paraId="6EABC8C4" w14:textId="77777777" w:rsidR="00334831" w:rsidRPr="00254277" w:rsidRDefault="00334831" w:rsidP="00334831">
      <w:pPr>
        <w:pStyle w:val="ListParagraph"/>
        <w:ind w:firstLine="0"/>
        <w:rPr>
          <w:highlight w:val="yellow"/>
        </w:rPr>
      </w:pPr>
    </w:p>
    <w:p w14:paraId="4F4201C9" w14:textId="657E627F" w:rsidR="00334831" w:rsidRPr="00254277" w:rsidRDefault="00334831" w:rsidP="00334831">
      <w:pPr>
        <w:pStyle w:val="ListParagraph"/>
        <w:spacing w:line="240" w:lineRule="auto"/>
        <w:ind w:left="4320"/>
        <w:rPr>
          <w:highlight w:val="yellow"/>
        </w:rPr>
      </w:pPr>
      <w:r w:rsidRPr="00254277">
        <w:rPr>
          <w:highlight w:val="yellow"/>
        </w:rPr>
        <w:t>Banda Aceh,</w:t>
      </w:r>
      <w:r w:rsidR="000A0ADC" w:rsidRPr="00254277">
        <w:rPr>
          <w:highlight w:val="yellow"/>
        </w:rPr>
        <w:t xml:space="preserve"> </w:t>
      </w:r>
      <w:r w:rsidR="00A059B8" w:rsidRPr="00254277">
        <w:rPr>
          <w:highlight w:val="yellow"/>
        </w:rPr>
        <w:t>31</w:t>
      </w:r>
      <w:r w:rsidR="000A0ADC" w:rsidRPr="00254277">
        <w:rPr>
          <w:highlight w:val="yellow"/>
        </w:rPr>
        <w:t xml:space="preserve"> Agustus 2024</w:t>
      </w:r>
    </w:p>
    <w:p w14:paraId="324B5C27" w14:textId="77777777" w:rsidR="00334831" w:rsidRPr="00254277" w:rsidRDefault="00334831" w:rsidP="00334831">
      <w:pPr>
        <w:pStyle w:val="ListParagraph"/>
        <w:spacing w:line="240" w:lineRule="auto"/>
        <w:ind w:left="4320"/>
        <w:rPr>
          <w:highlight w:val="yellow"/>
        </w:rPr>
      </w:pPr>
      <w:r w:rsidRPr="00254277">
        <w:rPr>
          <w:highlight w:val="yellow"/>
        </w:rPr>
        <w:t>Yang menyatakan,</w:t>
      </w:r>
    </w:p>
    <w:p w14:paraId="101B1FBC" w14:textId="77777777" w:rsidR="00334831" w:rsidRPr="00254277" w:rsidRDefault="00334831" w:rsidP="00334831">
      <w:pPr>
        <w:pStyle w:val="ListParagraph"/>
        <w:spacing w:line="240" w:lineRule="auto"/>
        <w:ind w:left="4320"/>
        <w:rPr>
          <w:highlight w:val="yellow"/>
        </w:rPr>
      </w:pPr>
    </w:p>
    <w:p w14:paraId="7B9D216C" w14:textId="77777777" w:rsidR="00334831" w:rsidRPr="00254277" w:rsidRDefault="00334831" w:rsidP="00334831">
      <w:pPr>
        <w:pStyle w:val="ListParagraph"/>
        <w:spacing w:line="240" w:lineRule="auto"/>
        <w:ind w:left="4320"/>
        <w:rPr>
          <w:highlight w:val="yellow"/>
        </w:rPr>
      </w:pPr>
    </w:p>
    <w:p w14:paraId="561819EE" w14:textId="77777777" w:rsidR="00334831" w:rsidRPr="00254277" w:rsidRDefault="00334831" w:rsidP="00334831">
      <w:pPr>
        <w:pStyle w:val="ListParagraph"/>
        <w:spacing w:line="240" w:lineRule="auto"/>
        <w:ind w:left="4320"/>
        <w:rPr>
          <w:highlight w:val="yellow"/>
        </w:rPr>
      </w:pPr>
    </w:p>
    <w:p w14:paraId="75A7964D" w14:textId="77777777" w:rsidR="00334831" w:rsidRPr="00254277" w:rsidRDefault="00334831" w:rsidP="00334831">
      <w:pPr>
        <w:pStyle w:val="ListParagraph"/>
        <w:spacing w:line="240" w:lineRule="auto"/>
        <w:ind w:left="4320"/>
        <w:rPr>
          <w:highlight w:val="yellow"/>
        </w:rPr>
      </w:pPr>
    </w:p>
    <w:p w14:paraId="393DF5D1" w14:textId="7521B1F2" w:rsidR="00334831" w:rsidRPr="00254277" w:rsidRDefault="000A0ADC" w:rsidP="00334831">
      <w:pPr>
        <w:pStyle w:val="ListParagraph"/>
        <w:spacing w:line="240" w:lineRule="auto"/>
        <w:ind w:left="4320"/>
        <w:rPr>
          <w:highlight w:val="yellow"/>
        </w:rPr>
      </w:pPr>
      <w:r w:rsidRPr="00254277">
        <w:rPr>
          <w:highlight w:val="yellow"/>
        </w:rPr>
        <w:t>Hary Rachmat</w:t>
      </w:r>
    </w:p>
    <w:p w14:paraId="190C37DB" w14:textId="286DD553" w:rsidR="00334831" w:rsidRPr="00C5433C" w:rsidRDefault="00334831" w:rsidP="00334831">
      <w:pPr>
        <w:pStyle w:val="ListParagraph"/>
        <w:spacing w:line="240" w:lineRule="auto"/>
        <w:ind w:left="4320"/>
      </w:pPr>
      <w:r w:rsidRPr="00254277">
        <w:rPr>
          <w:highlight w:val="yellow"/>
        </w:rPr>
        <w:t xml:space="preserve">NPM. </w:t>
      </w:r>
      <w:r w:rsidR="000A0ADC" w:rsidRPr="00254277">
        <w:rPr>
          <w:highlight w:val="yellow"/>
        </w:rPr>
        <w:t>2108207010009</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0211B2F" w:rsidR="00334831" w:rsidRPr="00263F10" w:rsidRDefault="00BC6970" w:rsidP="00263F10">
      <w:pPr>
        <w:pStyle w:val="Quote"/>
        <w:jc w:val="both"/>
        <w:rPr>
          <w:i w:val="0"/>
          <w:iCs/>
        </w:rPr>
      </w:pPr>
      <w:r w:rsidRPr="003E6779">
        <w:rPr>
          <w:i w:val="0"/>
          <w:iCs/>
          <w:highlight w:val="cyan"/>
        </w:rPr>
        <w:t>Selama</w:t>
      </w:r>
      <w:r w:rsidR="00FD51E1" w:rsidRPr="003E6779">
        <w:rPr>
          <w:i w:val="0"/>
          <w:iCs/>
          <w:highlight w:val="cyan"/>
        </w:rPr>
        <w:t xml:space="preserve"> ini</w:t>
      </w:r>
      <w:r w:rsidRPr="003E6779">
        <w:rPr>
          <w:i w:val="0"/>
          <w:iCs/>
          <w:highlight w:val="cyan"/>
        </w:rPr>
        <w:t xml:space="preserve"> </w:t>
      </w:r>
      <w:r w:rsidR="00895758" w:rsidRPr="003E6779">
        <w:rPr>
          <w:i w:val="0"/>
          <w:iCs/>
          <w:highlight w:val="cyan"/>
        </w:rPr>
        <w:t>informasi terkait akademik di Universitas Syiah Kuala (USK)</w:t>
      </w:r>
      <w:r w:rsidRPr="003E6779">
        <w:rPr>
          <w:i w:val="0"/>
          <w:iCs/>
          <w:highlight w:val="cyan"/>
        </w:rPr>
        <w:t xml:space="preserve"> disusun dalam bentuk</w:t>
      </w:r>
      <w:r w:rsidRPr="003E6779">
        <w:rPr>
          <w:highlight w:val="cyan"/>
        </w:rPr>
        <w:t xml:space="preserve"> Frequently Asked Question </w:t>
      </w:r>
      <w:r w:rsidRPr="003E6779">
        <w:rPr>
          <w:i w:val="0"/>
          <w:iCs/>
          <w:highlight w:val="cyan"/>
        </w:rPr>
        <w:t>(FAQ)</w:t>
      </w:r>
      <w:r w:rsidR="00FD51E1" w:rsidRPr="003E6779">
        <w:rPr>
          <w:i w:val="0"/>
          <w:iCs/>
          <w:highlight w:val="cyan"/>
        </w:rPr>
        <w:t xml:space="preserve">. FAQ ini tidak interaktif sehingga jawaban atau informasi harus dicari dalam daftar FAQ tersebut. Terkait hal ini dibutuhkan alternatif cara dalam penyampaian informasi yang interaktif menggunakan chatbot. Chatbot ini dapat dibangun dengan menggunakan </w:t>
      </w:r>
      <w:r w:rsidR="00FD51E1" w:rsidRPr="003E6779">
        <w:rPr>
          <w:highlight w:val="cyan"/>
        </w:rPr>
        <w:t>Large Language Model</w:t>
      </w:r>
      <w:r w:rsidR="00FD51E1" w:rsidRPr="003E6779">
        <w:rPr>
          <w:i w:val="0"/>
          <w:iCs/>
          <w:highlight w:val="cyan"/>
        </w:rPr>
        <w:t xml:space="preserve"> (LLM). Salah satu model yang digunakan untuk membangun chatbot ini adalah Mistral 7B. </w:t>
      </w:r>
      <w:r w:rsidR="00B231B9" w:rsidRPr="003E6779">
        <w:rPr>
          <w:i w:val="0"/>
          <w:iCs/>
          <w:highlight w:val="cyan"/>
        </w:rPr>
        <w:t xml:space="preserve">Mistral 7B adalah </w:t>
      </w:r>
      <w:r w:rsidR="00915986" w:rsidRPr="003E6779">
        <w:rPr>
          <w:i w:val="0"/>
          <w:iCs/>
          <w:highlight w:val="cyan"/>
        </w:rPr>
        <w:t xml:space="preserve">salah satu </w:t>
      </w:r>
      <w:r w:rsidR="00B231B9" w:rsidRPr="003E6779">
        <w:rPr>
          <w:i w:val="0"/>
          <w:iCs/>
          <w:highlight w:val="cyan"/>
        </w:rPr>
        <w:t xml:space="preserve">model bahasa besar yang </w:t>
      </w:r>
      <w:r w:rsidR="00915986" w:rsidRPr="003E6779">
        <w:rPr>
          <w:i w:val="0"/>
          <w:iCs/>
          <w:highlight w:val="cyan"/>
        </w:rPr>
        <w:t xml:space="preserve">dapat dikembangkan dan diterapkan dalam berbagai tugas salah satunya </w:t>
      </w:r>
      <w:r w:rsidR="00B231B9" w:rsidRPr="003E6779">
        <w:rPr>
          <w:i w:val="0"/>
          <w:iCs/>
          <w:highlight w:val="cyan"/>
        </w:rPr>
        <w:t xml:space="preserve">untuk menjawab pertanyaan </w:t>
      </w:r>
      <w:r w:rsidR="00915986" w:rsidRPr="003E6779">
        <w:rPr>
          <w:i w:val="0"/>
          <w:iCs/>
          <w:highlight w:val="cyan"/>
        </w:rPr>
        <w:t>terkait akademik</w:t>
      </w:r>
      <w:r w:rsidR="00B231B9" w:rsidRPr="003E6779">
        <w:rPr>
          <w:i w:val="0"/>
          <w:iCs/>
          <w:highlight w:val="cyan"/>
        </w:rPr>
        <w:t xml:space="preserve"> di USK. </w:t>
      </w:r>
      <w:r w:rsidR="00915986" w:rsidRPr="003E6779">
        <w:rPr>
          <w:i w:val="0"/>
          <w:iCs/>
          <w:highlight w:val="cyan"/>
        </w:rPr>
        <w:t>Chatbot</w:t>
      </w:r>
      <w:r w:rsidR="00B231B9" w:rsidRPr="003E6779">
        <w:rPr>
          <w:i w:val="0"/>
          <w:iCs/>
          <w:highlight w:val="cyan"/>
        </w:rPr>
        <w:t xml:space="preserve"> ini di</w:t>
      </w:r>
      <w:r w:rsidR="00915986" w:rsidRPr="003E6779">
        <w:rPr>
          <w:i w:val="0"/>
          <w:iCs/>
          <w:highlight w:val="cyan"/>
        </w:rPr>
        <w:t xml:space="preserve">kembangkan </w:t>
      </w:r>
      <w:r w:rsidR="00B231B9" w:rsidRPr="003E6779">
        <w:rPr>
          <w:i w:val="0"/>
          <w:iCs/>
          <w:highlight w:val="cyan"/>
        </w:rPr>
        <w:t xml:space="preserve">menggunakan model </w:t>
      </w:r>
      <w:r w:rsidR="00B231B9" w:rsidRPr="003E6779">
        <w:rPr>
          <w:highlight w:val="cyan"/>
        </w:rPr>
        <w:t>open-source</w:t>
      </w:r>
      <w:r w:rsidR="00B231B9" w:rsidRPr="003E6779">
        <w:rPr>
          <w:i w:val="0"/>
          <w:iCs/>
          <w:highlight w:val="cyan"/>
        </w:rPr>
        <w:t xml:space="preserve"> Mistral 7B </w:t>
      </w:r>
      <w:r w:rsidR="00EA16EA" w:rsidRPr="003E6779">
        <w:rPr>
          <w:i w:val="0"/>
          <w:iCs/>
          <w:highlight w:val="cyan"/>
        </w:rPr>
        <w:t xml:space="preserve">dengan </w:t>
      </w:r>
      <w:r w:rsidR="00B231B9" w:rsidRPr="003E6779">
        <w:rPr>
          <w:i w:val="0"/>
          <w:iCs/>
          <w:highlight w:val="cyan"/>
        </w:rPr>
        <w:t xml:space="preserve">menggunakan data yang dikumpulkan dari universitas. </w:t>
      </w:r>
      <w:r w:rsidR="00EA16EA" w:rsidRPr="003E6779">
        <w:rPr>
          <w:i w:val="0"/>
          <w:iCs/>
          <w:highlight w:val="cyan"/>
        </w:rPr>
        <w:t xml:space="preserve">Metode fine-tuning dengan </w:t>
      </w:r>
      <w:r w:rsidR="00B231B9" w:rsidRPr="003E6779">
        <w:rPr>
          <w:i w:val="0"/>
          <w:iCs/>
          <w:highlight w:val="cyan"/>
        </w:rPr>
        <w:t xml:space="preserve">Teknik QLoRA dan RAG digunakan untuk melatih model dan mengambil informasi yang relevan dari sumber </w:t>
      </w:r>
      <w:r w:rsidR="00D768DD" w:rsidRPr="003E6779">
        <w:rPr>
          <w:i w:val="0"/>
          <w:iCs/>
          <w:highlight w:val="cyan"/>
        </w:rPr>
        <w:t>dokumen</w:t>
      </w:r>
      <w:r w:rsidR="00B231B9" w:rsidRPr="003E6779">
        <w:rPr>
          <w:i w:val="0"/>
          <w:iCs/>
          <w:highlight w:val="cyan"/>
        </w:rPr>
        <w:t xml:space="preserve"> eksternal. Hasilnya </w:t>
      </w:r>
      <w:r w:rsidR="00D768DD" w:rsidRPr="003E6779">
        <w:rPr>
          <w:i w:val="0"/>
          <w:iCs/>
          <w:highlight w:val="cyan"/>
        </w:rPr>
        <w:t xml:space="preserve">kemudian </w:t>
      </w:r>
      <w:r w:rsidR="00B231B9" w:rsidRPr="003E6779">
        <w:rPr>
          <w:i w:val="0"/>
          <w:iCs/>
          <w:highlight w:val="cyan"/>
        </w:rPr>
        <w:t xml:space="preserve">dievaluasi menggunakan skor ROUGE. Tanggapan dihasilkan dengan skor &gt;0,5, </w:t>
      </w:r>
      <w:r w:rsidR="00A11203" w:rsidRPr="003E6779">
        <w:rPr>
          <w:i w:val="0"/>
          <w:iCs/>
          <w:highlight w:val="cyan"/>
        </w:rPr>
        <w:t>1</w:t>
      </w:r>
      <w:r w:rsidR="00B85CF3" w:rsidRPr="003E6779">
        <w:rPr>
          <w:i w:val="0"/>
          <w:iCs/>
          <w:highlight w:val="cyan"/>
        </w:rPr>
        <w:t>5</w:t>
      </w:r>
      <w:r w:rsidR="00B231B9" w:rsidRPr="003E6779">
        <w:rPr>
          <w:i w:val="0"/>
          <w:iCs/>
          <w:highlight w:val="cyan"/>
        </w:rPr>
        <w:t xml:space="preserve"> dari </w:t>
      </w:r>
      <w:r w:rsidR="004339FD" w:rsidRPr="003E6779">
        <w:rPr>
          <w:i w:val="0"/>
          <w:iCs/>
          <w:highlight w:val="cyan"/>
        </w:rPr>
        <w:t>5</w:t>
      </w:r>
      <w:r w:rsidR="00B231B9" w:rsidRPr="003E6779">
        <w:rPr>
          <w:i w:val="0"/>
          <w:iCs/>
          <w:highlight w:val="cyan"/>
        </w:rPr>
        <w:t xml:space="preserve">6 pertanyaan dengan metode RAG dan pengujian dengan metode </w:t>
      </w:r>
      <w:r w:rsidR="00B231B9" w:rsidRPr="003E6779">
        <w:rPr>
          <w:highlight w:val="cyan"/>
        </w:rPr>
        <w:t>fine-tuning</w:t>
      </w:r>
      <w:r w:rsidR="00B231B9" w:rsidRPr="003E6779">
        <w:rPr>
          <w:i w:val="0"/>
          <w:iCs/>
          <w:highlight w:val="cyan"/>
        </w:rPr>
        <w:t xml:space="preserve"> dilakukan pada 20 pertanyaan</w:t>
      </w:r>
      <w:r w:rsidR="008564A9" w:rsidRPr="003E6779">
        <w:rPr>
          <w:i w:val="0"/>
          <w:iCs/>
          <w:highlight w:val="cyan"/>
        </w:rPr>
        <w:t xml:space="preserve"> dengan pertanyaan yang berbeda tetapi memiliki makna yang sama</w:t>
      </w:r>
      <w:r w:rsidR="00B231B9" w:rsidRPr="003E6779">
        <w:rPr>
          <w:i w:val="0"/>
          <w:iCs/>
          <w:highlight w:val="cyan"/>
        </w:rPr>
        <w:t xml:space="preserve"> dan </w:t>
      </w:r>
      <w:r w:rsidR="006521B6" w:rsidRPr="003E6779">
        <w:rPr>
          <w:i w:val="0"/>
          <w:iCs/>
          <w:highlight w:val="cyan"/>
        </w:rPr>
        <w:t xml:space="preserve">didapatkan </w:t>
      </w:r>
      <w:r w:rsidR="00B231B9" w:rsidRPr="003E6779">
        <w:rPr>
          <w:i w:val="0"/>
          <w:iCs/>
          <w:highlight w:val="cyan"/>
        </w:rPr>
        <w:t xml:space="preserve">hasil tanggapan dengan skor 1,0 dari semua pertanyaan yang diajukan. Kinerja USK Mistral 7B menunjukkan potensinya sebagai alat yang efektif dalam </w:t>
      </w:r>
      <w:r w:rsidR="003E6779" w:rsidRPr="003E6779">
        <w:rPr>
          <w:i w:val="0"/>
          <w:iCs/>
          <w:highlight w:val="cyan"/>
        </w:rPr>
        <w:t>memberikan</w:t>
      </w:r>
      <w:r w:rsidR="00B231B9" w:rsidRPr="003E6779">
        <w:rPr>
          <w:i w:val="0"/>
          <w:iCs/>
          <w:highlight w:val="cyan"/>
        </w:rPr>
        <w:t xml:space="preserve"> informasi </w:t>
      </w:r>
      <w:r w:rsidR="003E6779" w:rsidRPr="003E6779">
        <w:rPr>
          <w:i w:val="0"/>
          <w:iCs/>
          <w:highlight w:val="cyan"/>
        </w:rPr>
        <w:t xml:space="preserve">terkait akademik </w:t>
      </w:r>
      <w:r w:rsidR="00B231B9" w:rsidRPr="003E6779">
        <w:rPr>
          <w:i w:val="0"/>
          <w:iCs/>
          <w:highlight w:val="cyan"/>
        </w:rPr>
        <w:t>di USK</w:t>
      </w:r>
      <w:r w:rsidR="00334831" w:rsidRPr="003E6779">
        <w:rPr>
          <w:i w:val="0"/>
          <w:iCs/>
          <w:highlight w:val="cyan"/>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1BC1EED" w:rsidR="00334831" w:rsidRPr="00FD1487" w:rsidRDefault="00334831" w:rsidP="00263F10">
      <w:pPr>
        <w:pStyle w:val="Quote"/>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3C7E8AA0" w:rsidR="00334831" w:rsidRPr="00FD1487" w:rsidRDefault="003E6779" w:rsidP="008F6874">
      <w:pPr>
        <w:pStyle w:val="Quote"/>
        <w:jc w:val="both"/>
        <w:rPr>
          <w:bCs/>
          <w:iCs/>
        </w:rPr>
      </w:pPr>
      <w:r w:rsidRPr="00703A51">
        <w:rPr>
          <w:highlight w:val="cyan"/>
        </w:rPr>
        <w:t>So far, academic information at Syiah Kuala University (USK) is arranged in the form of Frequently Asked Questions (FAQ). This FAQ is not interactive so that answers or information must be sought in the FAQ list. In this regard, an alternative way is needed to deliver interactive information using a chatbot. This chatbot can be built using the Large Language Model (LLM). One of the models used to build this chatbot is Mistral 7B. Mistral 7B is one of the large language models that can be developed and applied in various tasks, one of which is to answer academic questions at USK. This chatbot was developed using the Mistral 7B open-source model using data collected from the university. The fine-tuning method with the QLoRA and RAG techniques was used to train the model and retrieve relevant information from external document sources. The results were then evaluated using the ROUGE score. Responses were generated with a score of &gt;0.5, 15 out of 56 questions with the RAG method and testing with the fine-tuning method was carried out on 20 questions with different questions but had the same meaning and the results of the responses were obtained with a score of 1.0 from all questions asked. The performance of the USK Mistral 7B demonstrates its potential as an effective tool in providing academic-related information at USK</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6" w:name="_Toc175688294"/>
      <w:r w:rsidRPr="00334831">
        <w:rPr>
          <w:color w:val="FFFFFF" w:themeColor="background1"/>
        </w:rPr>
        <w:lastRenderedPageBreak/>
        <w:t>Kata Pengantar</w:t>
      </w:r>
      <w:bookmarkEnd w:id="6"/>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E360094"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Untuk Menjawab Pertanyaan Terkait Akademik Di Universitas Syiah Kuala Dengan Metode </w:t>
      </w:r>
      <w:r w:rsidR="00731CDC" w:rsidRPr="00731CDC">
        <w:rPr>
          <w:b/>
          <w:bCs w:val="0"/>
          <w:i/>
        </w:rPr>
        <w:t>Fine-Tuning</w:t>
      </w:r>
      <w:r w:rsidR="00731CDC" w:rsidRPr="00731CDC">
        <w:rPr>
          <w:b/>
          <w:bCs w:val="0"/>
          <w:iCs w:val="0"/>
        </w:rPr>
        <w:t xml:space="preserve"> D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7" w:name="_Toc175688295"/>
      <w:r w:rsidRPr="00A25460">
        <w:rPr>
          <w:color w:val="FFFFFF" w:themeColor="background1"/>
        </w:rPr>
        <w:t>D</w:t>
      </w:r>
      <w:r w:rsidR="001F0AFA" w:rsidRPr="00A25460">
        <w:rPr>
          <w:color w:val="FFFFFF" w:themeColor="background1"/>
        </w:rPr>
        <w:t>a</w:t>
      </w:r>
      <w:r w:rsidRPr="00A25460">
        <w:rPr>
          <w:color w:val="FFFFFF" w:themeColor="background1"/>
        </w:rPr>
        <w:t>ftar Isi</w:t>
      </w:r>
      <w:bookmarkEnd w:id="7"/>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7C8A7293" w14:textId="27314917" w:rsidR="0099069D" w:rsidRDefault="0068542C">
      <w:pPr>
        <w:pStyle w:val="TOC1"/>
        <w:rPr>
          <w:rFonts w:asciiTheme="minorHAnsi" w:eastAsiaTheme="minorEastAsia" w:hAnsiTheme="minorHAnsi" w:cstheme="minorBidi"/>
          <w:bCs w:val="0"/>
          <w:iCs w:val="0"/>
          <w:noProof/>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5688291" w:history="1">
        <w:r w:rsidR="0099069D" w:rsidRPr="006A267A">
          <w:rPr>
            <w:rStyle w:val="Hyperlink"/>
            <w:noProof/>
          </w:rPr>
          <w:t>Halaman Judul</w:t>
        </w:r>
        <w:r w:rsidR="0099069D">
          <w:rPr>
            <w:noProof/>
            <w:webHidden/>
          </w:rPr>
          <w:tab/>
        </w:r>
        <w:r w:rsidR="0099069D">
          <w:rPr>
            <w:noProof/>
            <w:webHidden/>
          </w:rPr>
          <w:tab/>
        </w:r>
        <w:r w:rsidR="0099069D">
          <w:rPr>
            <w:noProof/>
            <w:webHidden/>
          </w:rPr>
          <w:fldChar w:fldCharType="begin"/>
        </w:r>
        <w:r w:rsidR="0099069D">
          <w:rPr>
            <w:noProof/>
            <w:webHidden/>
          </w:rPr>
          <w:instrText xml:space="preserve"> PAGEREF _Toc175688291 \h </w:instrText>
        </w:r>
        <w:r w:rsidR="0099069D">
          <w:rPr>
            <w:noProof/>
            <w:webHidden/>
          </w:rPr>
        </w:r>
        <w:r w:rsidR="0099069D">
          <w:rPr>
            <w:noProof/>
            <w:webHidden/>
          </w:rPr>
          <w:fldChar w:fldCharType="separate"/>
        </w:r>
        <w:r w:rsidR="0099069D">
          <w:rPr>
            <w:noProof/>
            <w:webHidden/>
          </w:rPr>
          <w:t>i</w:t>
        </w:r>
        <w:r w:rsidR="0099069D">
          <w:rPr>
            <w:noProof/>
            <w:webHidden/>
          </w:rPr>
          <w:fldChar w:fldCharType="end"/>
        </w:r>
      </w:hyperlink>
    </w:p>
    <w:p w14:paraId="665A7426" w14:textId="28CDCCDA" w:rsidR="0099069D" w:rsidRDefault="00B93EF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2" w:history="1">
        <w:r w:rsidR="0099069D" w:rsidRPr="006A267A">
          <w:rPr>
            <w:rStyle w:val="Hyperlink"/>
            <w:noProof/>
          </w:rPr>
          <w:t>Halaman Pengesahan Proposal Tesis</w:t>
        </w:r>
        <w:r w:rsidR="0099069D">
          <w:rPr>
            <w:noProof/>
            <w:webHidden/>
          </w:rPr>
          <w:tab/>
        </w:r>
        <w:r w:rsidR="0099069D">
          <w:rPr>
            <w:noProof/>
            <w:webHidden/>
          </w:rPr>
          <w:tab/>
        </w:r>
        <w:r w:rsidR="0099069D">
          <w:rPr>
            <w:noProof/>
            <w:webHidden/>
          </w:rPr>
          <w:fldChar w:fldCharType="begin"/>
        </w:r>
        <w:r w:rsidR="0099069D">
          <w:rPr>
            <w:noProof/>
            <w:webHidden/>
          </w:rPr>
          <w:instrText xml:space="preserve"> PAGEREF _Toc175688292 \h </w:instrText>
        </w:r>
        <w:r w:rsidR="0099069D">
          <w:rPr>
            <w:noProof/>
            <w:webHidden/>
          </w:rPr>
        </w:r>
        <w:r w:rsidR="0099069D">
          <w:rPr>
            <w:noProof/>
            <w:webHidden/>
          </w:rPr>
          <w:fldChar w:fldCharType="separate"/>
        </w:r>
        <w:r w:rsidR="0099069D">
          <w:rPr>
            <w:noProof/>
            <w:webHidden/>
          </w:rPr>
          <w:t>iii</w:t>
        </w:r>
        <w:r w:rsidR="0099069D">
          <w:rPr>
            <w:noProof/>
            <w:webHidden/>
          </w:rPr>
          <w:fldChar w:fldCharType="end"/>
        </w:r>
      </w:hyperlink>
    </w:p>
    <w:p w14:paraId="3726D4A9" w14:textId="7A388455" w:rsidR="0099069D" w:rsidRDefault="00B93EF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3" w:history="1">
        <w:r w:rsidR="0099069D" w:rsidRPr="006A267A">
          <w:rPr>
            <w:rStyle w:val="Hyperlink"/>
            <w:noProof/>
          </w:rPr>
          <w:t>Pernyataan Bebas Plagiasi</w:t>
        </w:r>
        <w:r w:rsidR="0099069D">
          <w:rPr>
            <w:noProof/>
            <w:webHidden/>
          </w:rPr>
          <w:tab/>
        </w:r>
        <w:r w:rsidR="0099069D">
          <w:rPr>
            <w:noProof/>
            <w:webHidden/>
          </w:rPr>
          <w:tab/>
        </w:r>
        <w:r w:rsidR="0099069D">
          <w:rPr>
            <w:noProof/>
            <w:webHidden/>
          </w:rPr>
          <w:fldChar w:fldCharType="begin"/>
        </w:r>
        <w:r w:rsidR="0099069D">
          <w:rPr>
            <w:noProof/>
            <w:webHidden/>
          </w:rPr>
          <w:instrText xml:space="preserve"> PAGEREF _Toc175688293 \h </w:instrText>
        </w:r>
        <w:r w:rsidR="0099069D">
          <w:rPr>
            <w:noProof/>
            <w:webHidden/>
          </w:rPr>
        </w:r>
        <w:r w:rsidR="0099069D">
          <w:rPr>
            <w:noProof/>
            <w:webHidden/>
          </w:rPr>
          <w:fldChar w:fldCharType="separate"/>
        </w:r>
        <w:r w:rsidR="0099069D">
          <w:rPr>
            <w:noProof/>
            <w:webHidden/>
          </w:rPr>
          <w:t>iii</w:t>
        </w:r>
        <w:r w:rsidR="0099069D">
          <w:rPr>
            <w:noProof/>
            <w:webHidden/>
          </w:rPr>
          <w:fldChar w:fldCharType="end"/>
        </w:r>
      </w:hyperlink>
    </w:p>
    <w:p w14:paraId="67B91EB9" w14:textId="6539B979" w:rsidR="0099069D" w:rsidRDefault="00B93EF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4" w:history="1">
        <w:r w:rsidR="0099069D" w:rsidRPr="006A267A">
          <w:rPr>
            <w:rStyle w:val="Hyperlink"/>
            <w:noProof/>
          </w:rPr>
          <w:t>Kata Pengantar</w:t>
        </w:r>
        <w:r w:rsidR="0099069D">
          <w:rPr>
            <w:noProof/>
            <w:webHidden/>
          </w:rPr>
          <w:tab/>
        </w:r>
        <w:r w:rsidR="0099069D">
          <w:rPr>
            <w:noProof/>
            <w:webHidden/>
          </w:rPr>
          <w:tab/>
        </w:r>
        <w:r w:rsidR="0099069D">
          <w:rPr>
            <w:noProof/>
            <w:webHidden/>
          </w:rPr>
          <w:fldChar w:fldCharType="begin"/>
        </w:r>
        <w:r w:rsidR="0099069D">
          <w:rPr>
            <w:noProof/>
            <w:webHidden/>
          </w:rPr>
          <w:instrText xml:space="preserve"> PAGEREF _Toc175688294 \h </w:instrText>
        </w:r>
        <w:r w:rsidR="0099069D">
          <w:rPr>
            <w:noProof/>
            <w:webHidden/>
          </w:rPr>
        </w:r>
        <w:r w:rsidR="0099069D">
          <w:rPr>
            <w:noProof/>
            <w:webHidden/>
          </w:rPr>
          <w:fldChar w:fldCharType="separate"/>
        </w:r>
        <w:r w:rsidR="0099069D">
          <w:rPr>
            <w:noProof/>
            <w:webHidden/>
          </w:rPr>
          <w:t>viii</w:t>
        </w:r>
        <w:r w:rsidR="0099069D">
          <w:rPr>
            <w:noProof/>
            <w:webHidden/>
          </w:rPr>
          <w:fldChar w:fldCharType="end"/>
        </w:r>
      </w:hyperlink>
    </w:p>
    <w:p w14:paraId="43DC9C6A" w14:textId="728D35E3" w:rsidR="0099069D" w:rsidRDefault="00B93EF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5" w:history="1">
        <w:r w:rsidR="0099069D" w:rsidRPr="006A267A">
          <w:rPr>
            <w:rStyle w:val="Hyperlink"/>
            <w:noProof/>
          </w:rPr>
          <w:t>Daftar Isi</w:t>
        </w:r>
        <w:r w:rsidR="0099069D">
          <w:rPr>
            <w:noProof/>
            <w:webHidden/>
          </w:rPr>
          <w:tab/>
        </w:r>
        <w:r w:rsidR="0099069D">
          <w:rPr>
            <w:noProof/>
            <w:webHidden/>
          </w:rPr>
          <w:tab/>
        </w:r>
        <w:r w:rsidR="0099069D">
          <w:rPr>
            <w:noProof/>
            <w:webHidden/>
          </w:rPr>
          <w:fldChar w:fldCharType="begin"/>
        </w:r>
        <w:r w:rsidR="0099069D">
          <w:rPr>
            <w:noProof/>
            <w:webHidden/>
          </w:rPr>
          <w:instrText xml:space="preserve"> PAGEREF _Toc175688295 \h </w:instrText>
        </w:r>
        <w:r w:rsidR="0099069D">
          <w:rPr>
            <w:noProof/>
            <w:webHidden/>
          </w:rPr>
        </w:r>
        <w:r w:rsidR="0099069D">
          <w:rPr>
            <w:noProof/>
            <w:webHidden/>
          </w:rPr>
          <w:fldChar w:fldCharType="separate"/>
        </w:r>
        <w:r w:rsidR="0099069D">
          <w:rPr>
            <w:noProof/>
            <w:webHidden/>
          </w:rPr>
          <w:t>ix</w:t>
        </w:r>
        <w:r w:rsidR="0099069D">
          <w:rPr>
            <w:noProof/>
            <w:webHidden/>
          </w:rPr>
          <w:fldChar w:fldCharType="end"/>
        </w:r>
      </w:hyperlink>
    </w:p>
    <w:p w14:paraId="016955FE" w14:textId="2E594AFD" w:rsidR="0099069D" w:rsidRDefault="00B93EF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6" w:history="1">
        <w:r w:rsidR="0099069D" w:rsidRPr="006A267A">
          <w:rPr>
            <w:rStyle w:val="Hyperlink"/>
            <w:noProof/>
          </w:rPr>
          <w:t>Daftar Tabel</w:t>
        </w:r>
        <w:r w:rsidR="0099069D">
          <w:rPr>
            <w:noProof/>
            <w:webHidden/>
          </w:rPr>
          <w:tab/>
        </w:r>
        <w:r w:rsidR="0099069D">
          <w:rPr>
            <w:noProof/>
            <w:webHidden/>
          </w:rPr>
          <w:tab/>
        </w:r>
        <w:r w:rsidR="0099069D">
          <w:rPr>
            <w:noProof/>
            <w:webHidden/>
          </w:rPr>
          <w:fldChar w:fldCharType="begin"/>
        </w:r>
        <w:r w:rsidR="0099069D">
          <w:rPr>
            <w:noProof/>
            <w:webHidden/>
          </w:rPr>
          <w:instrText xml:space="preserve"> PAGEREF _Toc175688296 \h </w:instrText>
        </w:r>
        <w:r w:rsidR="0099069D">
          <w:rPr>
            <w:noProof/>
            <w:webHidden/>
          </w:rPr>
        </w:r>
        <w:r w:rsidR="0099069D">
          <w:rPr>
            <w:noProof/>
            <w:webHidden/>
          </w:rPr>
          <w:fldChar w:fldCharType="separate"/>
        </w:r>
        <w:r w:rsidR="0099069D">
          <w:rPr>
            <w:noProof/>
            <w:webHidden/>
          </w:rPr>
          <w:t>xi</w:t>
        </w:r>
        <w:r w:rsidR="0099069D">
          <w:rPr>
            <w:noProof/>
            <w:webHidden/>
          </w:rPr>
          <w:fldChar w:fldCharType="end"/>
        </w:r>
      </w:hyperlink>
    </w:p>
    <w:p w14:paraId="4114AFB0" w14:textId="329E99C3" w:rsidR="0099069D" w:rsidRDefault="00B93EF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7" w:history="1">
        <w:r w:rsidR="0099069D" w:rsidRPr="006A267A">
          <w:rPr>
            <w:rStyle w:val="Hyperlink"/>
            <w:noProof/>
          </w:rPr>
          <w:t>Daftar Gambar</w:t>
        </w:r>
        <w:r w:rsidR="0099069D">
          <w:rPr>
            <w:noProof/>
            <w:webHidden/>
          </w:rPr>
          <w:tab/>
        </w:r>
        <w:r w:rsidR="0099069D">
          <w:rPr>
            <w:noProof/>
            <w:webHidden/>
          </w:rPr>
          <w:tab/>
        </w:r>
        <w:r w:rsidR="0099069D">
          <w:rPr>
            <w:noProof/>
            <w:webHidden/>
          </w:rPr>
          <w:fldChar w:fldCharType="begin"/>
        </w:r>
        <w:r w:rsidR="0099069D">
          <w:rPr>
            <w:noProof/>
            <w:webHidden/>
          </w:rPr>
          <w:instrText xml:space="preserve"> PAGEREF _Toc175688297 \h </w:instrText>
        </w:r>
        <w:r w:rsidR="0099069D">
          <w:rPr>
            <w:noProof/>
            <w:webHidden/>
          </w:rPr>
        </w:r>
        <w:r w:rsidR="0099069D">
          <w:rPr>
            <w:noProof/>
            <w:webHidden/>
          </w:rPr>
          <w:fldChar w:fldCharType="separate"/>
        </w:r>
        <w:r w:rsidR="0099069D">
          <w:rPr>
            <w:noProof/>
            <w:webHidden/>
          </w:rPr>
          <w:t>xii</w:t>
        </w:r>
        <w:r w:rsidR="0099069D">
          <w:rPr>
            <w:noProof/>
            <w:webHidden/>
          </w:rPr>
          <w:fldChar w:fldCharType="end"/>
        </w:r>
      </w:hyperlink>
    </w:p>
    <w:p w14:paraId="51A4D88A" w14:textId="097D9D1E" w:rsidR="0099069D" w:rsidRDefault="00B93EF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8" w:history="1">
        <w:r w:rsidR="0099069D" w:rsidRPr="006A267A">
          <w:rPr>
            <w:rStyle w:val="Hyperlink"/>
            <w:noProof/>
          </w:rPr>
          <w:t>Daftar Lampiran</w:t>
        </w:r>
        <w:r w:rsidR="0099069D">
          <w:rPr>
            <w:noProof/>
            <w:webHidden/>
          </w:rPr>
          <w:tab/>
        </w:r>
        <w:r w:rsidR="0099069D">
          <w:rPr>
            <w:noProof/>
            <w:webHidden/>
          </w:rPr>
          <w:tab/>
        </w:r>
        <w:r w:rsidR="0099069D">
          <w:rPr>
            <w:noProof/>
            <w:webHidden/>
          </w:rPr>
          <w:fldChar w:fldCharType="begin"/>
        </w:r>
        <w:r w:rsidR="0099069D">
          <w:rPr>
            <w:noProof/>
            <w:webHidden/>
          </w:rPr>
          <w:instrText xml:space="preserve"> PAGEREF _Toc175688298 \h </w:instrText>
        </w:r>
        <w:r w:rsidR="0099069D">
          <w:rPr>
            <w:noProof/>
            <w:webHidden/>
          </w:rPr>
        </w:r>
        <w:r w:rsidR="0099069D">
          <w:rPr>
            <w:noProof/>
            <w:webHidden/>
          </w:rPr>
          <w:fldChar w:fldCharType="separate"/>
        </w:r>
        <w:r w:rsidR="0099069D">
          <w:rPr>
            <w:noProof/>
            <w:webHidden/>
          </w:rPr>
          <w:t>xiii</w:t>
        </w:r>
        <w:r w:rsidR="0099069D">
          <w:rPr>
            <w:noProof/>
            <w:webHidden/>
          </w:rPr>
          <w:fldChar w:fldCharType="end"/>
        </w:r>
      </w:hyperlink>
    </w:p>
    <w:p w14:paraId="3C141720" w14:textId="78335CF2" w:rsidR="0099069D" w:rsidRDefault="00B93EF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299" w:history="1">
        <w:r w:rsidR="0099069D" w:rsidRPr="006A267A">
          <w:rPr>
            <w:rStyle w:val="Hyperlink"/>
            <w:noProof/>
            <w:lang w:val="en-US"/>
          </w:rPr>
          <w:t>BAB I</w:t>
        </w:r>
        <w:r w:rsidR="0099069D" w:rsidRPr="006A267A">
          <w:rPr>
            <w:rStyle w:val="Hyperlink"/>
            <w:noProof/>
          </w:rPr>
          <w:t xml:space="preserve"> PENDAHULUAN</w:t>
        </w:r>
        <w:r w:rsidR="0099069D">
          <w:rPr>
            <w:noProof/>
            <w:webHidden/>
          </w:rPr>
          <w:tab/>
        </w:r>
        <w:r w:rsidR="0099069D">
          <w:rPr>
            <w:noProof/>
            <w:webHidden/>
          </w:rPr>
          <w:fldChar w:fldCharType="begin"/>
        </w:r>
        <w:r w:rsidR="0099069D">
          <w:rPr>
            <w:noProof/>
            <w:webHidden/>
          </w:rPr>
          <w:instrText xml:space="preserve"> PAGEREF _Toc175688299 \h </w:instrText>
        </w:r>
        <w:r w:rsidR="0099069D">
          <w:rPr>
            <w:noProof/>
            <w:webHidden/>
          </w:rPr>
        </w:r>
        <w:r w:rsidR="0099069D">
          <w:rPr>
            <w:noProof/>
            <w:webHidden/>
          </w:rPr>
          <w:fldChar w:fldCharType="separate"/>
        </w:r>
        <w:r w:rsidR="0099069D">
          <w:rPr>
            <w:noProof/>
            <w:webHidden/>
          </w:rPr>
          <w:t>1</w:t>
        </w:r>
        <w:r w:rsidR="0099069D">
          <w:rPr>
            <w:noProof/>
            <w:webHidden/>
          </w:rPr>
          <w:fldChar w:fldCharType="end"/>
        </w:r>
      </w:hyperlink>
    </w:p>
    <w:p w14:paraId="69C7FD2A" w14:textId="08A213FF"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0" w:history="1">
        <w:r w:rsidR="0099069D" w:rsidRPr="006A267A">
          <w:rPr>
            <w:rStyle w:val="Hyperlink"/>
            <w:noProof/>
          </w:rPr>
          <w:t>1.1</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rPr>
          <w:t>Latar Belakang</w:t>
        </w:r>
        <w:r w:rsidR="0099069D">
          <w:rPr>
            <w:noProof/>
            <w:webHidden/>
          </w:rPr>
          <w:tab/>
        </w:r>
        <w:r w:rsidR="0099069D">
          <w:rPr>
            <w:noProof/>
            <w:webHidden/>
          </w:rPr>
          <w:fldChar w:fldCharType="begin"/>
        </w:r>
        <w:r w:rsidR="0099069D">
          <w:rPr>
            <w:noProof/>
            <w:webHidden/>
          </w:rPr>
          <w:instrText xml:space="preserve"> PAGEREF _Toc175688300 \h </w:instrText>
        </w:r>
        <w:r w:rsidR="0099069D">
          <w:rPr>
            <w:noProof/>
            <w:webHidden/>
          </w:rPr>
        </w:r>
        <w:r w:rsidR="0099069D">
          <w:rPr>
            <w:noProof/>
            <w:webHidden/>
          </w:rPr>
          <w:fldChar w:fldCharType="separate"/>
        </w:r>
        <w:r w:rsidR="0099069D">
          <w:rPr>
            <w:noProof/>
            <w:webHidden/>
          </w:rPr>
          <w:t>1</w:t>
        </w:r>
        <w:r w:rsidR="0099069D">
          <w:rPr>
            <w:noProof/>
            <w:webHidden/>
          </w:rPr>
          <w:fldChar w:fldCharType="end"/>
        </w:r>
      </w:hyperlink>
    </w:p>
    <w:p w14:paraId="38482C98" w14:textId="4A174AE4"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1" w:history="1">
        <w:r w:rsidR="0099069D" w:rsidRPr="006A267A">
          <w:rPr>
            <w:rStyle w:val="Hyperlink"/>
            <w:noProof/>
          </w:rPr>
          <w:t>1.2</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lang w:val="id-ID"/>
          </w:rPr>
          <w:t>Rumusan M</w:t>
        </w:r>
        <w:r w:rsidR="0099069D" w:rsidRPr="006A267A">
          <w:rPr>
            <w:rStyle w:val="Hyperlink"/>
            <w:noProof/>
          </w:rPr>
          <w:t>asalah</w:t>
        </w:r>
        <w:r w:rsidR="0099069D">
          <w:rPr>
            <w:noProof/>
            <w:webHidden/>
          </w:rPr>
          <w:tab/>
        </w:r>
        <w:r w:rsidR="0099069D">
          <w:rPr>
            <w:noProof/>
            <w:webHidden/>
          </w:rPr>
          <w:fldChar w:fldCharType="begin"/>
        </w:r>
        <w:r w:rsidR="0099069D">
          <w:rPr>
            <w:noProof/>
            <w:webHidden/>
          </w:rPr>
          <w:instrText xml:space="preserve"> PAGEREF _Toc175688301 \h </w:instrText>
        </w:r>
        <w:r w:rsidR="0099069D">
          <w:rPr>
            <w:noProof/>
            <w:webHidden/>
          </w:rPr>
        </w:r>
        <w:r w:rsidR="0099069D">
          <w:rPr>
            <w:noProof/>
            <w:webHidden/>
          </w:rPr>
          <w:fldChar w:fldCharType="separate"/>
        </w:r>
        <w:r w:rsidR="0099069D">
          <w:rPr>
            <w:noProof/>
            <w:webHidden/>
          </w:rPr>
          <w:t>2</w:t>
        </w:r>
        <w:r w:rsidR="0099069D">
          <w:rPr>
            <w:noProof/>
            <w:webHidden/>
          </w:rPr>
          <w:fldChar w:fldCharType="end"/>
        </w:r>
      </w:hyperlink>
    </w:p>
    <w:p w14:paraId="43E3921E" w14:textId="3F394D6B"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2" w:history="1">
        <w:r w:rsidR="0099069D" w:rsidRPr="006A267A">
          <w:rPr>
            <w:rStyle w:val="Hyperlink"/>
            <w:noProof/>
            <w:lang w:val="id-ID"/>
          </w:rPr>
          <w:t>1.3</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rPr>
          <w:t>Tujuan</w:t>
        </w:r>
        <w:r w:rsidR="0099069D" w:rsidRPr="006A267A">
          <w:rPr>
            <w:rStyle w:val="Hyperlink"/>
            <w:noProof/>
            <w:lang w:val="id-ID"/>
          </w:rPr>
          <w:t xml:space="preserve"> Penelitian</w:t>
        </w:r>
        <w:r w:rsidR="0099069D">
          <w:rPr>
            <w:noProof/>
            <w:webHidden/>
          </w:rPr>
          <w:tab/>
        </w:r>
        <w:r w:rsidR="0099069D">
          <w:rPr>
            <w:noProof/>
            <w:webHidden/>
          </w:rPr>
          <w:fldChar w:fldCharType="begin"/>
        </w:r>
        <w:r w:rsidR="0099069D">
          <w:rPr>
            <w:noProof/>
            <w:webHidden/>
          </w:rPr>
          <w:instrText xml:space="preserve"> PAGEREF _Toc175688302 \h </w:instrText>
        </w:r>
        <w:r w:rsidR="0099069D">
          <w:rPr>
            <w:noProof/>
            <w:webHidden/>
          </w:rPr>
        </w:r>
        <w:r w:rsidR="0099069D">
          <w:rPr>
            <w:noProof/>
            <w:webHidden/>
          </w:rPr>
          <w:fldChar w:fldCharType="separate"/>
        </w:r>
        <w:r w:rsidR="0099069D">
          <w:rPr>
            <w:noProof/>
            <w:webHidden/>
          </w:rPr>
          <w:t>3</w:t>
        </w:r>
        <w:r w:rsidR="0099069D">
          <w:rPr>
            <w:noProof/>
            <w:webHidden/>
          </w:rPr>
          <w:fldChar w:fldCharType="end"/>
        </w:r>
      </w:hyperlink>
    </w:p>
    <w:p w14:paraId="0C696D02" w14:textId="5AF9F991"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3" w:history="1">
        <w:r w:rsidR="0099069D" w:rsidRPr="006A267A">
          <w:rPr>
            <w:rStyle w:val="Hyperlink"/>
            <w:noProof/>
            <w:lang w:val="id-ID"/>
          </w:rPr>
          <w:t>1.4</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rPr>
          <w:t>Manfaat</w:t>
        </w:r>
        <w:r w:rsidR="0099069D" w:rsidRPr="006A267A">
          <w:rPr>
            <w:rStyle w:val="Hyperlink"/>
            <w:noProof/>
            <w:lang w:val="id-ID"/>
          </w:rPr>
          <w:t xml:space="preserve"> Penelitian</w:t>
        </w:r>
        <w:r w:rsidR="0099069D">
          <w:rPr>
            <w:noProof/>
            <w:webHidden/>
          </w:rPr>
          <w:tab/>
        </w:r>
        <w:r w:rsidR="0099069D">
          <w:rPr>
            <w:noProof/>
            <w:webHidden/>
          </w:rPr>
          <w:fldChar w:fldCharType="begin"/>
        </w:r>
        <w:r w:rsidR="0099069D">
          <w:rPr>
            <w:noProof/>
            <w:webHidden/>
          </w:rPr>
          <w:instrText xml:space="preserve"> PAGEREF _Toc175688303 \h </w:instrText>
        </w:r>
        <w:r w:rsidR="0099069D">
          <w:rPr>
            <w:noProof/>
            <w:webHidden/>
          </w:rPr>
        </w:r>
        <w:r w:rsidR="0099069D">
          <w:rPr>
            <w:noProof/>
            <w:webHidden/>
          </w:rPr>
          <w:fldChar w:fldCharType="separate"/>
        </w:r>
        <w:r w:rsidR="0099069D">
          <w:rPr>
            <w:noProof/>
            <w:webHidden/>
          </w:rPr>
          <w:t>3</w:t>
        </w:r>
        <w:r w:rsidR="0099069D">
          <w:rPr>
            <w:noProof/>
            <w:webHidden/>
          </w:rPr>
          <w:fldChar w:fldCharType="end"/>
        </w:r>
      </w:hyperlink>
    </w:p>
    <w:p w14:paraId="43878C9D" w14:textId="392EF92A" w:rsidR="0099069D" w:rsidRDefault="00B93EF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304" w:history="1">
        <w:r w:rsidR="0099069D" w:rsidRPr="006A267A">
          <w:rPr>
            <w:rStyle w:val="Hyperlink"/>
            <w:noProof/>
            <w:lang w:val="en-US"/>
          </w:rPr>
          <w:t>BAB II</w:t>
        </w:r>
        <w:r w:rsidR="0099069D" w:rsidRPr="006A267A">
          <w:rPr>
            <w:rStyle w:val="Hyperlink"/>
            <w:noProof/>
          </w:rPr>
          <w:t xml:space="preserve"> TINJAUAN KEPUSTAKAAN</w:t>
        </w:r>
        <w:r w:rsidR="0099069D">
          <w:rPr>
            <w:noProof/>
            <w:webHidden/>
          </w:rPr>
          <w:tab/>
        </w:r>
        <w:r w:rsidR="0099069D">
          <w:rPr>
            <w:noProof/>
            <w:webHidden/>
          </w:rPr>
          <w:fldChar w:fldCharType="begin"/>
        </w:r>
        <w:r w:rsidR="0099069D">
          <w:rPr>
            <w:noProof/>
            <w:webHidden/>
          </w:rPr>
          <w:instrText xml:space="preserve"> PAGEREF _Toc175688304 \h </w:instrText>
        </w:r>
        <w:r w:rsidR="0099069D">
          <w:rPr>
            <w:noProof/>
            <w:webHidden/>
          </w:rPr>
        </w:r>
        <w:r w:rsidR="0099069D">
          <w:rPr>
            <w:noProof/>
            <w:webHidden/>
          </w:rPr>
          <w:fldChar w:fldCharType="separate"/>
        </w:r>
        <w:r w:rsidR="0099069D">
          <w:rPr>
            <w:noProof/>
            <w:webHidden/>
          </w:rPr>
          <w:t>4</w:t>
        </w:r>
        <w:r w:rsidR="0099069D">
          <w:rPr>
            <w:noProof/>
            <w:webHidden/>
          </w:rPr>
          <w:fldChar w:fldCharType="end"/>
        </w:r>
      </w:hyperlink>
    </w:p>
    <w:p w14:paraId="422A474A" w14:textId="357561AA"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5" w:history="1">
        <w:r w:rsidR="0099069D" w:rsidRPr="006A267A">
          <w:rPr>
            <w:rStyle w:val="Hyperlink"/>
            <w:noProof/>
          </w:rPr>
          <w:t>2.1</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i/>
            <w:noProof/>
          </w:rPr>
          <w:t>Artificial Intelligence</w:t>
        </w:r>
        <w:r w:rsidR="0099069D" w:rsidRPr="006A267A">
          <w:rPr>
            <w:rStyle w:val="Hyperlink"/>
            <w:noProof/>
          </w:rPr>
          <w:t xml:space="preserve"> (AI)</w:t>
        </w:r>
        <w:r w:rsidR="0099069D">
          <w:rPr>
            <w:noProof/>
            <w:webHidden/>
          </w:rPr>
          <w:tab/>
        </w:r>
        <w:r w:rsidR="0099069D">
          <w:rPr>
            <w:noProof/>
            <w:webHidden/>
          </w:rPr>
          <w:fldChar w:fldCharType="begin"/>
        </w:r>
        <w:r w:rsidR="0099069D">
          <w:rPr>
            <w:noProof/>
            <w:webHidden/>
          </w:rPr>
          <w:instrText xml:space="preserve"> PAGEREF _Toc175688305 \h </w:instrText>
        </w:r>
        <w:r w:rsidR="0099069D">
          <w:rPr>
            <w:noProof/>
            <w:webHidden/>
          </w:rPr>
        </w:r>
        <w:r w:rsidR="0099069D">
          <w:rPr>
            <w:noProof/>
            <w:webHidden/>
          </w:rPr>
          <w:fldChar w:fldCharType="separate"/>
        </w:r>
        <w:r w:rsidR="0099069D">
          <w:rPr>
            <w:noProof/>
            <w:webHidden/>
          </w:rPr>
          <w:t>4</w:t>
        </w:r>
        <w:r w:rsidR="0099069D">
          <w:rPr>
            <w:noProof/>
            <w:webHidden/>
          </w:rPr>
          <w:fldChar w:fldCharType="end"/>
        </w:r>
      </w:hyperlink>
    </w:p>
    <w:p w14:paraId="6AFDBD11" w14:textId="4A65F525"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6" w:history="1">
        <w:r w:rsidR="0099069D" w:rsidRPr="006A267A">
          <w:rPr>
            <w:rStyle w:val="Hyperlink"/>
            <w:noProof/>
          </w:rPr>
          <w:t>2.2</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i/>
            <w:noProof/>
          </w:rPr>
          <w:t>Natural Language Processing</w:t>
        </w:r>
        <w:r w:rsidR="0099069D" w:rsidRPr="006A267A">
          <w:rPr>
            <w:rStyle w:val="Hyperlink"/>
            <w:noProof/>
          </w:rPr>
          <w:t xml:space="preserve"> (NLP)</w:t>
        </w:r>
        <w:r w:rsidR="0099069D">
          <w:rPr>
            <w:noProof/>
            <w:webHidden/>
          </w:rPr>
          <w:tab/>
        </w:r>
        <w:r w:rsidR="0099069D">
          <w:rPr>
            <w:noProof/>
            <w:webHidden/>
          </w:rPr>
          <w:fldChar w:fldCharType="begin"/>
        </w:r>
        <w:r w:rsidR="0099069D">
          <w:rPr>
            <w:noProof/>
            <w:webHidden/>
          </w:rPr>
          <w:instrText xml:space="preserve"> PAGEREF _Toc175688306 \h </w:instrText>
        </w:r>
        <w:r w:rsidR="0099069D">
          <w:rPr>
            <w:noProof/>
            <w:webHidden/>
          </w:rPr>
        </w:r>
        <w:r w:rsidR="0099069D">
          <w:rPr>
            <w:noProof/>
            <w:webHidden/>
          </w:rPr>
          <w:fldChar w:fldCharType="separate"/>
        </w:r>
        <w:r w:rsidR="0099069D">
          <w:rPr>
            <w:noProof/>
            <w:webHidden/>
          </w:rPr>
          <w:t>4</w:t>
        </w:r>
        <w:r w:rsidR="0099069D">
          <w:rPr>
            <w:noProof/>
            <w:webHidden/>
          </w:rPr>
          <w:fldChar w:fldCharType="end"/>
        </w:r>
      </w:hyperlink>
    </w:p>
    <w:p w14:paraId="234B378E" w14:textId="0D7E9E26"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7" w:history="1">
        <w:r w:rsidR="0099069D" w:rsidRPr="006A267A">
          <w:rPr>
            <w:rStyle w:val="Hyperlink"/>
            <w:noProof/>
          </w:rPr>
          <w:t>2.3</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i/>
            <w:noProof/>
          </w:rPr>
          <w:t>Large Language Models</w:t>
        </w:r>
        <w:r w:rsidR="0099069D" w:rsidRPr="006A267A">
          <w:rPr>
            <w:rStyle w:val="Hyperlink"/>
            <w:noProof/>
          </w:rPr>
          <w:t xml:space="preserve"> (LLM)</w:t>
        </w:r>
        <w:r w:rsidR="0099069D">
          <w:rPr>
            <w:noProof/>
            <w:webHidden/>
          </w:rPr>
          <w:tab/>
        </w:r>
        <w:r w:rsidR="0099069D">
          <w:rPr>
            <w:noProof/>
            <w:webHidden/>
          </w:rPr>
          <w:fldChar w:fldCharType="begin"/>
        </w:r>
        <w:r w:rsidR="0099069D">
          <w:rPr>
            <w:noProof/>
            <w:webHidden/>
          </w:rPr>
          <w:instrText xml:space="preserve"> PAGEREF _Toc175688307 \h </w:instrText>
        </w:r>
        <w:r w:rsidR="0099069D">
          <w:rPr>
            <w:noProof/>
            <w:webHidden/>
          </w:rPr>
        </w:r>
        <w:r w:rsidR="0099069D">
          <w:rPr>
            <w:noProof/>
            <w:webHidden/>
          </w:rPr>
          <w:fldChar w:fldCharType="separate"/>
        </w:r>
        <w:r w:rsidR="0099069D">
          <w:rPr>
            <w:noProof/>
            <w:webHidden/>
          </w:rPr>
          <w:t>6</w:t>
        </w:r>
        <w:r w:rsidR="0099069D">
          <w:rPr>
            <w:noProof/>
            <w:webHidden/>
          </w:rPr>
          <w:fldChar w:fldCharType="end"/>
        </w:r>
      </w:hyperlink>
    </w:p>
    <w:p w14:paraId="179EF82A" w14:textId="13DE7107"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8" w:history="1">
        <w:r w:rsidR="0099069D" w:rsidRPr="006A267A">
          <w:rPr>
            <w:rStyle w:val="Hyperlink"/>
            <w:noProof/>
          </w:rPr>
          <w:t>2.4</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i/>
            <w:noProof/>
            <w:lang w:val="en-US"/>
          </w:rPr>
          <w:t>Chatbot</w:t>
        </w:r>
        <w:r w:rsidR="0099069D">
          <w:rPr>
            <w:noProof/>
            <w:webHidden/>
          </w:rPr>
          <w:tab/>
        </w:r>
        <w:r w:rsidR="0099069D">
          <w:rPr>
            <w:noProof/>
            <w:webHidden/>
          </w:rPr>
          <w:fldChar w:fldCharType="begin"/>
        </w:r>
        <w:r w:rsidR="0099069D">
          <w:rPr>
            <w:noProof/>
            <w:webHidden/>
          </w:rPr>
          <w:instrText xml:space="preserve"> PAGEREF _Toc175688308 \h </w:instrText>
        </w:r>
        <w:r w:rsidR="0099069D">
          <w:rPr>
            <w:noProof/>
            <w:webHidden/>
          </w:rPr>
        </w:r>
        <w:r w:rsidR="0099069D">
          <w:rPr>
            <w:noProof/>
            <w:webHidden/>
          </w:rPr>
          <w:fldChar w:fldCharType="separate"/>
        </w:r>
        <w:r w:rsidR="0099069D">
          <w:rPr>
            <w:noProof/>
            <w:webHidden/>
          </w:rPr>
          <w:t>9</w:t>
        </w:r>
        <w:r w:rsidR="0099069D">
          <w:rPr>
            <w:noProof/>
            <w:webHidden/>
          </w:rPr>
          <w:fldChar w:fldCharType="end"/>
        </w:r>
      </w:hyperlink>
    </w:p>
    <w:p w14:paraId="48A311DD" w14:textId="59BA4CE1"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09" w:history="1">
        <w:r w:rsidR="0099069D" w:rsidRPr="006A267A">
          <w:rPr>
            <w:rStyle w:val="Hyperlink"/>
            <w:noProof/>
            <w:lang w:val="id-ID"/>
          </w:rPr>
          <w:t>2.5</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i/>
            <w:noProof/>
          </w:rPr>
          <w:t>Model Mistral 7B</w:t>
        </w:r>
        <w:r w:rsidR="0099069D">
          <w:rPr>
            <w:noProof/>
            <w:webHidden/>
          </w:rPr>
          <w:tab/>
        </w:r>
        <w:r w:rsidR="0099069D">
          <w:rPr>
            <w:noProof/>
            <w:webHidden/>
          </w:rPr>
          <w:fldChar w:fldCharType="begin"/>
        </w:r>
        <w:r w:rsidR="0099069D">
          <w:rPr>
            <w:noProof/>
            <w:webHidden/>
          </w:rPr>
          <w:instrText xml:space="preserve"> PAGEREF _Toc175688309 \h </w:instrText>
        </w:r>
        <w:r w:rsidR="0099069D">
          <w:rPr>
            <w:noProof/>
            <w:webHidden/>
          </w:rPr>
        </w:r>
        <w:r w:rsidR="0099069D">
          <w:rPr>
            <w:noProof/>
            <w:webHidden/>
          </w:rPr>
          <w:fldChar w:fldCharType="separate"/>
        </w:r>
        <w:r w:rsidR="0099069D">
          <w:rPr>
            <w:noProof/>
            <w:webHidden/>
          </w:rPr>
          <w:t>9</w:t>
        </w:r>
        <w:r w:rsidR="0099069D">
          <w:rPr>
            <w:noProof/>
            <w:webHidden/>
          </w:rPr>
          <w:fldChar w:fldCharType="end"/>
        </w:r>
      </w:hyperlink>
    </w:p>
    <w:p w14:paraId="32F12460" w14:textId="7F93EB6F"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0" w:history="1">
        <w:r w:rsidR="0099069D" w:rsidRPr="006A267A">
          <w:rPr>
            <w:rStyle w:val="Hyperlink"/>
            <w:noProof/>
            <w:lang w:val="en-US"/>
          </w:rPr>
          <w:t>2.6</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i/>
            <w:noProof/>
            <w:lang w:val="en-US"/>
          </w:rPr>
          <w:t>Model Llama 2</w:t>
        </w:r>
        <w:r w:rsidR="0099069D">
          <w:rPr>
            <w:noProof/>
            <w:webHidden/>
          </w:rPr>
          <w:tab/>
        </w:r>
        <w:r w:rsidR="0099069D">
          <w:rPr>
            <w:noProof/>
            <w:webHidden/>
          </w:rPr>
          <w:fldChar w:fldCharType="begin"/>
        </w:r>
        <w:r w:rsidR="0099069D">
          <w:rPr>
            <w:noProof/>
            <w:webHidden/>
          </w:rPr>
          <w:instrText xml:space="preserve"> PAGEREF _Toc175688310 \h </w:instrText>
        </w:r>
        <w:r w:rsidR="0099069D">
          <w:rPr>
            <w:noProof/>
            <w:webHidden/>
          </w:rPr>
        </w:r>
        <w:r w:rsidR="0099069D">
          <w:rPr>
            <w:noProof/>
            <w:webHidden/>
          </w:rPr>
          <w:fldChar w:fldCharType="separate"/>
        </w:r>
        <w:r w:rsidR="0099069D">
          <w:rPr>
            <w:noProof/>
            <w:webHidden/>
          </w:rPr>
          <w:t>11</w:t>
        </w:r>
        <w:r w:rsidR="0099069D">
          <w:rPr>
            <w:noProof/>
            <w:webHidden/>
          </w:rPr>
          <w:fldChar w:fldCharType="end"/>
        </w:r>
      </w:hyperlink>
    </w:p>
    <w:p w14:paraId="680D4F97" w14:textId="29BA8446"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1" w:history="1">
        <w:r w:rsidR="0099069D" w:rsidRPr="006A267A">
          <w:rPr>
            <w:rStyle w:val="Hyperlink"/>
            <w:noProof/>
          </w:rPr>
          <w:t>2.7</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i/>
            <w:noProof/>
          </w:rPr>
          <w:t>Fine-tuning</w:t>
        </w:r>
        <w:r w:rsidR="0099069D">
          <w:rPr>
            <w:noProof/>
            <w:webHidden/>
          </w:rPr>
          <w:tab/>
        </w:r>
        <w:r w:rsidR="0099069D">
          <w:rPr>
            <w:noProof/>
            <w:webHidden/>
          </w:rPr>
          <w:fldChar w:fldCharType="begin"/>
        </w:r>
        <w:r w:rsidR="0099069D">
          <w:rPr>
            <w:noProof/>
            <w:webHidden/>
          </w:rPr>
          <w:instrText xml:space="preserve"> PAGEREF _Toc175688311 \h </w:instrText>
        </w:r>
        <w:r w:rsidR="0099069D">
          <w:rPr>
            <w:noProof/>
            <w:webHidden/>
          </w:rPr>
        </w:r>
        <w:r w:rsidR="0099069D">
          <w:rPr>
            <w:noProof/>
            <w:webHidden/>
          </w:rPr>
          <w:fldChar w:fldCharType="separate"/>
        </w:r>
        <w:r w:rsidR="0099069D">
          <w:rPr>
            <w:noProof/>
            <w:webHidden/>
          </w:rPr>
          <w:t>14</w:t>
        </w:r>
        <w:r w:rsidR="0099069D">
          <w:rPr>
            <w:noProof/>
            <w:webHidden/>
          </w:rPr>
          <w:fldChar w:fldCharType="end"/>
        </w:r>
      </w:hyperlink>
    </w:p>
    <w:p w14:paraId="61B33017" w14:textId="357C1265"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2" w:history="1">
        <w:r w:rsidR="0099069D" w:rsidRPr="006A267A">
          <w:rPr>
            <w:rStyle w:val="Hyperlink"/>
            <w:noProof/>
          </w:rPr>
          <w:t>2.8</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i/>
            <w:noProof/>
          </w:rPr>
          <w:t>Retrieval Augmented Generation</w:t>
        </w:r>
        <w:r w:rsidR="0099069D" w:rsidRPr="006A267A">
          <w:rPr>
            <w:rStyle w:val="Hyperlink"/>
            <w:noProof/>
          </w:rPr>
          <w:t xml:space="preserve"> (RAG)</w:t>
        </w:r>
        <w:r w:rsidR="0099069D">
          <w:rPr>
            <w:noProof/>
            <w:webHidden/>
          </w:rPr>
          <w:tab/>
        </w:r>
        <w:r w:rsidR="0099069D">
          <w:rPr>
            <w:noProof/>
            <w:webHidden/>
          </w:rPr>
          <w:fldChar w:fldCharType="begin"/>
        </w:r>
        <w:r w:rsidR="0099069D">
          <w:rPr>
            <w:noProof/>
            <w:webHidden/>
          </w:rPr>
          <w:instrText xml:space="preserve"> PAGEREF _Toc175688312 \h </w:instrText>
        </w:r>
        <w:r w:rsidR="0099069D">
          <w:rPr>
            <w:noProof/>
            <w:webHidden/>
          </w:rPr>
        </w:r>
        <w:r w:rsidR="0099069D">
          <w:rPr>
            <w:noProof/>
            <w:webHidden/>
          </w:rPr>
          <w:fldChar w:fldCharType="separate"/>
        </w:r>
        <w:r w:rsidR="0099069D">
          <w:rPr>
            <w:noProof/>
            <w:webHidden/>
          </w:rPr>
          <w:t>15</w:t>
        </w:r>
        <w:r w:rsidR="0099069D">
          <w:rPr>
            <w:noProof/>
            <w:webHidden/>
          </w:rPr>
          <w:fldChar w:fldCharType="end"/>
        </w:r>
      </w:hyperlink>
    </w:p>
    <w:p w14:paraId="3248D333" w14:textId="50D0E165"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3" w:history="1">
        <w:r w:rsidR="0099069D" w:rsidRPr="006A267A">
          <w:rPr>
            <w:rStyle w:val="Hyperlink"/>
            <w:noProof/>
            <w:lang w:val="en-ID"/>
          </w:rPr>
          <w:t>2.9</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lang w:val="en-ID"/>
          </w:rPr>
          <w:t>Kuantisasi</w:t>
        </w:r>
        <w:r w:rsidR="0099069D">
          <w:rPr>
            <w:noProof/>
            <w:webHidden/>
          </w:rPr>
          <w:tab/>
        </w:r>
        <w:r w:rsidR="0099069D">
          <w:rPr>
            <w:noProof/>
            <w:webHidden/>
          </w:rPr>
          <w:fldChar w:fldCharType="begin"/>
        </w:r>
        <w:r w:rsidR="0099069D">
          <w:rPr>
            <w:noProof/>
            <w:webHidden/>
          </w:rPr>
          <w:instrText xml:space="preserve"> PAGEREF _Toc175688313 \h </w:instrText>
        </w:r>
        <w:r w:rsidR="0099069D">
          <w:rPr>
            <w:noProof/>
            <w:webHidden/>
          </w:rPr>
        </w:r>
        <w:r w:rsidR="0099069D">
          <w:rPr>
            <w:noProof/>
            <w:webHidden/>
          </w:rPr>
          <w:fldChar w:fldCharType="separate"/>
        </w:r>
        <w:r w:rsidR="0099069D">
          <w:rPr>
            <w:noProof/>
            <w:webHidden/>
          </w:rPr>
          <w:t>17</w:t>
        </w:r>
        <w:r w:rsidR="0099069D">
          <w:rPr>
            <w:noProof/>
            <w:webHidden/>
          </w:rPr>
          <w:fldChar w:fldCharType="end"/>
        </w:r>
      </w:hyperlink>
    </w:p>
    <w:p w14:paraId="2EDB1422" w14:textId="3B4405E2"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4" w:history="1">
        <w:r w:rsidR="0099069D" w:rsidRPr="006A267A">
          <w:rPr>
            <w:rStyle w:val="Hyperlink"/>
            <w:noProof/>
          </w:rPr>
          <w:t>2.10</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rPr>
          <w:t xml:space="preserve">GPTQ: </w:t>
        </w:r>
        <w:r w:rsidR="0099069D" w:rsidRPr="006A267A">
          <w:rPr>
            <w:rStyle w:val="Hyperlink"/>
            <w:i/>
            <w:noProof/>
          </w:rPr>
          <w:t>Post-Training Quantization For GPT</w:t>
        </w:r>
        <w:r w:rsidR="0099069D">
          <w:rPr>
            <w:noProof/>
            <w:webHidden/>
          </w:rPr>
          <w:tab/>
        </w:r>
        <w:r w:rsidR="0099069D">
          <w:rPr>
            <w:noProof/>
            <w:webHidden/>
          </w:rPr>
          <w:fldChar w:fldCharType="begin"/>
        </w:r>
        <w:r w:rsidR="0099069D">
          <w:rPr>
            <w:noProof/>
            <w:webHidden/>
          </w:rPr>
          <w:instrText xml:space="preserve"> PAGEREF _Toc175688314 \h </w:instrText>
        </w:r>
        <w:r w:rsidR="0099069D">
          <w:rPr>
            <w:noProof/>
            <w:webHidden/>
          </w:rPr>
        </w:r>
        <w:r w:rsidR="0099069D">
          <w:rPr>
            <w:noProof/>
            <w:webHidden/>
          </w:rPr>
          <w:fldChar w:fldCharType="separate"/>
        </w:r>
        <w:r w:rsidR="0099069D">
          <w:rPr>
            <w:noProof/>
            <w:webHidden/>
          </w:rPr>
          <w:t>20</w:t>
        </w:r>
        <w:r w:rsidR="0099069D">
          <w:rPr>
            <w:noProof/>
            <w:webHidden/>
          </w:rPr>
          <w:fldChar w:fldCharType="end"/>
        </w:r>
      </w:hyperlink>
    </w:p>
    <w:p w14:paraId="25A03691" w14:textId="0248FB97"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5" w:history="1">
        <w:r w:rsidR="0099069D" w:rsidRPr="006A267A">
          <w:rPr>
            <w:rStyle w:val="Hyperlink"/>
            <w:noProof/>
          </w:rPr>
          <w:t>2.11</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rPr>
          <w:t xml:space="preserve">GGUF: </w:t>
        </w:r>
        <w:r w:rsidR="0099069D" w:rsidRPr="006A267A">
          <w:rPr>
            <w:rStyle w:val="Hyperlink"/>
            <w:i/>
            <w:noProof/>
          </w:rPr>
          <w:t>GPT-Generated Unified Format</w:t>
        </w:r>
        <w:r w:rsidR="0099069D">
          <w:rPr>
            <w:noProof/>
            <w:webHidden/>
          </w:rPr>
          <w:tab/>
        </w:r>
        <w:r w:rsidR="0099069D">
          <w:rPr>
            <w:noProof/>
            <w:webHidden/>
          </w:rPr>
          <w:fldChar w:fldCharType="begin"/>
        </w:r>
        <w:r w:rsidR="0099069D">
          <w:rPr>
            <w:noProof/>
            <w:webHidden/>
          </w:rPr>
          <w:instrText xml:space="preserve"> PAGEREF _Toc175688315 \h </w:instrText>
        </w:r>
        <w:r w:rsidR="0099069D">
          <w:rPr>
            <w:noProof/>
            <w:webHidden/>
          </w:rPr>
        </w:r>
        <w:r w:rsidR="0099069D">
          <w:rPr>
            <w:noProof/>
            <w:webHidden/>
          </w:rPr>
          <w:fldChar w:fldCharType="separate"/>
        </w:r>
        <w:r w:rsidR="0099069D">
          <w:rPr>
            <w:noProof/>
            <w:webHidden/>
          </w:rPr>
          <w:t>20</w:t>
        </w:r>
        <w:r w:rsidR="0099069D">
          <w:rPr>
            <w:noProof/>
            <w:webHidden/>
          </w:rPr>
          <w:fldChar w:fldCharType="end"/>
        </w:r>
      </w:hyperlink>
    </w:p>
    <w:p w14:paraId="0E5A26D4" w14:textId="4EF48BFB"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6" w:history="1">
        <w:r w:rsidR="0099069D" w:rsidRPr="006A267A">
          <w:rPr>
            <w:rStyle w:val="Hyperlink"/>
            <w:noProof/>
            <w:lang w:val="en-US"/>
          </w:rPr>
          <w:t>2.12</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i/>
            <w:noProof/>
            <w:lang w:val="en-US"/>
          </w:rPr>
          <w:t>Dataset</w:t>
        </w:r>
        <w:r w:rsidR="0099069D">
          <w:rPr>
            <w:noProof/>
            <w:webHidden/>
          </w:rPr>
          <w:tab/>
        </w:r>
        <w:r w:rsidR="0099069D">
          <w:rPr>
            <w:noProof/>
            <w:webHidden/>
          </w:rPr>
          <w:fldChar w:fldCharType="begin"/>
        </w:r>
        <w:r w:rsidR="0099069D">
          <w:rPr>
            <w:noProof/>
            <w:webHidden/>
          </w:rPr>
          <w:instrText xml:space="preserve"> PAGEREF _Toc175688316 \h </w:instrText>
        </w:r>
        <w:r w:rsidR="0099069D">
          <w:rPr>
            <w:noProof/>
            <w:webHidden/>
          </w:rPr>
        </w:r>
        <w:r w:rsidR="0099069D">
          <w:rPr>
            <w:noProof/>
            <w:webHidden/>
          </w:rPr>
          <w:fldChar w:fldCharType="separate"/>
        </w:r>
        <w:r w:rsidR="0099069D">
          <w:rPr>
            <w:noProof/>
            <w:webHidden/>
          </w:rPr>
          <w:t>20</w:t>
        </w:r>
        <w:r w:rsidR="0099069D">
          <w:rPr>
            <w:noProof/>
            <w:webHidden/>
          </w:rPr>
          <w:fldChar w:fldCharType="end"/>
        </w:r>
      </w:hyperlink>
    </w:p>
    <w:p w14:paraId="339057CD" w14:textId="19AD82A7"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7" w:history="1">
        <w:r w:rsidR="0099069D" w:rsidRPr="006A267A">
          <w:rPr>
            <w:rStyle w:val="Hyperlink"/>
            <w:noProof/>
          </w:rPr>
          <w:t>2.13</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i/>
            <w:noProof/>
          </w:rPr>
          <w:t>USK</w:t>
        </w:r>
        <w:r w:rsidR="0099069D" w:rsidRPr="006A267A">
          <w:rPr>
            <w:rStyle w:val="Hyperlink"/>
            <w:noProof/>
          </w:rPr>
          <w:t xml:space="preserve"> </w:t>
        </w:r>
        <w:r w:rsidR="0099069D" w:rsidRPr="006A267A">
          <w:rPr>
            <w:rStyle w:val="Hyperlink"/>
            <w:i/>
            <w:noProof/>
          </w:rPr>
          <w:t>Dataset</w:t>
        </w:r>
        <w:r w:rsidR="0099069D">
          <w:rPr>
            <w:noProof/>
            <w:webHidden/>
          </w:rPr>
          <w:tab/>
        </w:r>
        <w:r w:rsidR="0099069D">
          <w:rPr>
            <w:noProof/>
            <w:webHidden/>
          </w:rPr>
          <w:fldChar w:fldCharType="begin"/>
        </w:r>
        <w:r w:rsidR="0099069D">
          <w:rPr>
            <w:noProof/>
            <w:webHidden/>
          </w:rPr>
          <w:instrText xml:space="preserve"> PAGEREF _Toc175688317 \h </w:instrText>
        </w:r>
        <w:r w:rsidR="0099069D">
          <w:rPr>
            <w:noProof/>
            <w:webHidden/>
          </w:rPr>
        </w:r>
        <w:r w:rsidR="0099069D">
          <w:rPr>
            <w:noProof/>
            <w:webHidden/>
          </w:rPr>
          <w:fldChar w:fldCharType="separate"/>
        </w:r>
        <w:r w:rsidR="0099069D">
          <w:rPr>
            <w:noProof/>
            <w:webHidden/>
          </w:rPr>
          <w:t>22</w:t>
        </w:r>
        <w:r w:rsidR="0099069D">
          <w:rPr>
            <w:noProof/>
            <w:webHidden/>
          </w:rPr>
          <w:fldChar w:fldCharType="end"/>
        </w:r>
      </w:hyperlink>
    </w:p>
    <w:p w14:paraId="43852392" w14:textId="6C544333"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18" w:history="1">
        <w:r w:rsidR="0099069D" w:rsidRPr="006A267A">
          <w:rPr>
            <w:rStyle w:val="Hyperlink"/>
            <w:noProof/>
          </w:rPr>
          <w:t>2.14</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i/>
            <w:noProof/>
          </w:rPr>
          <w:t>Python</w:t>
        </w:r>
        <w:r w:rsidR="0099069D">
          <w:rPr>
            <w:noProof/>
            <w:webHidden/>
          </w:rPr>
          <w:tab/>
        </w:r>
        <w:r w:rsidR="0099069D">
          <w:rPr>
            <w:noProof/>
            <w:webHidden/>
          </w:rPr>
          <w:fldChar w:fldCharType="begin"/>
        </w:r>
        <w:r w:rsidR="0099069D">
          <w:rPr>
            <w:noProof/>
            <w:webHidden/>
          </w:rPr>
          <w:instrText xml:space="preserve"> PAGEREF _Toc175688318 \h </w:instrText>
        </w:r>
        <w:r w:rsidR="0099069D">
          <w:rPr>
            <w:noProof/>
            <w:webHidden/>
          </w:rPr>
        </w:r>
        <w:r w:rsidR="0099069D">
          <w:rPr>
            <w:noProof/>
            <w:webHidden/>
          </w:rPr>
          <w:fldChar w:fldCharType="separate"/>
        </w:r>
        <w:r w:rsidR="0099069D">
          <w:rPr>
            <w:noProof/>
            <w:webHidden/>
          </w:rPr>
          <w:t>22</w:t>
        </w:r>
        <w:r w:rsidR="0099069D">
          <w:rPr>
            <w:noProof/>
            <w:webHidden/>
          </w:rPr>
          <w:fldChar w:fldCharType="end"/>
        </w:r>
      </w:hyperlink>
    </w:p>
    <w:p w14:paraId="65B2788B" w14:textId="213CB9A6" w:rsidR="0099069D" w:rsidRDefault="00B93EF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319" w:history="1">
        <w:r w:rsidR="0099069D" w:rsidRPr="006A267A">
          <w:rPr>
            <w:rStyle w:val="Hyperlink"/>
            <w:noProof/>
            <w:lang w:val="en-US"/>
          </w:rPr>
          <w:t>BAB III</w:t>
        </w:r>
        <w:r w:rsidR="0099069D" w:rsidRPr="006A267A">
          <w:rPr>
            <w:rStyle w:val="Hyperlink"/>
            <w:noProof/>
          </w:rPr>
          <w:t xml:space="preserve"> METODOLOGI PENELITIAN</w:t>
        </w:r>
        <w:r w:rsidR="0099069D">
          <w:rPr>
            <w:noProof/>
            <w:webHidden/>
          </w:rPr>
          <w:tab/>
        </w:r>
        <w:r w:rsidR="0099069D">
          <w:rPr>
            <w:noProof/>
            <w:webHidden/>
          </w:rPr>
          <w:fldChar w:fldCharType="begin"/>
        </w:r>
        <w:r w:rsidR="0099069D">
          <w:rPr>
            <w:noProof/>
            <w:webHidden/>
          </w:rPr>
          <w:instrText xml:space="preserve"> PAGEREF _Toc175688319 \h </w:instrText>
        </w:r>
        <w:r w:rsidR="0099069D">
          <w:rPr>
            <w:noProof/>
            <w:webHidden/>
          </w:rPr>
        </w:r>
        <w:r w:rsidR="0099069D">
          <w:rPr>
            <w:noProof/>
            <w:webHidden/>
          </w:rPr>
          <w:fldChar w:fldCharType="separate"/>
        </w:r>
        <w:r w:rsidR="0099069D">
          <w:rPr>
            <w:noProof/>
            <w:webHidden/>
          </w:rPr>
          <w:t>24</w:t>
        </w:r>
        <w:r w:rsidR="0099069D">
          <w:rPr>
            <w:noProof/>
            <w:webHidden/>
          </w:rPr>
          <w:fldChar w:fldCharType="end"/>
        </w:r>
      </w:hyperlink>
    </w:p>
    <w:p w14:paraId="0AC76AE7" w14:textId="0BB85F85"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0" w:history="1">
        <w:r w:rsidR="0099069D" w:rsidRPr="006A267A">
          <w:rPr>
            <w:rStyle w:val="Hyperlink"/>
            <w:noProof/>
            <w:lang w:val="id-ID"/>
          </w:rPr>
          <w:t>3.1</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lang w:val="id-ID"/>
          </w:rPr>
          <w:t xml:space="preserve">Tempat </w:t>
        </w:r>
        <w:r w:rsidR="0099069D" w:rsidRPr="006A267A">
          <w:rPr>
            <w:rStyle w:val="Hyperlink"/>
            <w:noProof/>
            <w:lang w:val="en-US"/>
          </w:rPr>
          <w:t xml:space="preserve">dan Waktu </w:t>
        </w:r>
        <w:r w:rsidR="0099069D" w:rsidRPr="006A267A">
          <w:rPr>
            <w:rStyle w:val="Hyperlink"/>
            <w:noProof/>
            <w:lang w:val="id-ID"/>
          </w:rPr>
          <w:t>Penelitian</w:t>
        </w:r>
        <w:r w:rsidR="0099069D">
          <w:rPr>
            <w:noProof/>
            <w:webHidden/>
          </w:rPr>
          <w:tab/>
        </w:r>
        <w:r w:rsidR="0099069D">
          <w:rPr>
            <w:noProof/>
            <w:webHidden/>
          </w:rPr>
          <w:fldChar w:fldCharType="begin"/>
        </w:r>
        <w:r w:rsidR="0099069D">
          <w:rPr>
            <w:noProof/>
            <w:webHidden/>
          </w:rPr>
          <w:instrText xml:space="preserve"> PAGEREF _Toc175688320 \h </w:instrText>
        </w:r>
        <w:r w:rsidR="0099069D">
          <w:rPr>
            <w:noProof/>
            <w:webHidden/>
          </w:rPr>
        </w:r>
        <w:r w:rsidR="0099069D">
          <w:rPr>
            <w:noProof/>
            <w:webHidden/>
          </w:rPr>
          <w:fldChar w:fldCharType="separate"/>
        </w:r>
        <w:r w:rsidR="0099069D">
          <w:rPr>
            <w:noProof/>
            <w:webHidden/>
          </w:rPr>
          <w:t>24</w:t>
        </w:r>
        <w:r w:rsidR="0099069D">
          <w:rPr>
            <w:noProof/>
            <w:webHidden/>
          </w:rPr>
          <w:fldChar w:fldCharType="end"/>
        </w:r>
      </w:hyperlink>
    </w:p>
    <w:p w14:paraId="1F5CE3CE" w14:textId="5B6ECF3B"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1" w:history="1">
        <w:r w:rsidR="0099069D" w:rsidRPr="006A267A">
          <w:rPr>
            <w:rStyle w:val="Hyperlink"/>
            <w:noProof/>
          </w:rPr>
          <w:t>3.2</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lang w:val="en-US"/>
          </w:rPr>
          <w:t>Alat dan Bahan</w:t>
        </w:r>
        <w:r w:rsidR="0099069D">
          <w:rPr>
            <w:noProof/>
            <w:webHidden/>
          </w:rPr>
          <w:tab/>
        </w:r>
        <w:r w:rsidR="0099069D">
          <w:rPr>
            <w:noProof/>
            <w:webHidden/>
          </w:rPr>
          <w:fldChar w:fldCharType="begin"/>
        </w:r>
        <w:r w:rsidR="0099069D">
          <w:rPr>
            <w:noProof/>
            <w:webHidden/>
          </w:rPr>
          <w:instrText xml:space="preserve"> PAGEREF _Toc175688321 \h </w:instrText>
        </w:r>
        <w:r w:rsidR="0099069D">
          <w:rPr>
            <w:noProof/>
            <w:webHidden/>
          </w:rPr>
        </w:r>
        <w:r w:rsidR="0099069D">
          <w:rPr>
            <w:noProof/>
            <w:webHidden/>
          </w:rPr>
          <w:fldChar w:fldCharType="separate"/>
        </w:r>
        <w:r w:rsidR="0099069D">
          <w:rPr>
            <w:noProof/>
            <w:webHidden/>
          </w:rPr>
          <w:t>24</w:t>
        </w:r>
        <w:r w:rsidR="0099069D">
          <w:rPr>
            <w:noProof/>
            <w:webHidden/>
          </w:rPr>
          <w:fldChar w:fldCharType="end"/>
        </w:r>
      </w:hyperlink>
    </w:p>
    <w:p w14:paraId="499C1F0A" w14:textId="60F150F1"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2" w:history="1">
        <w:r w:rsidR="0099069D" w:rsidRPr="006A267A">
          <w:rPr>
            <w:rStyle w:val="Hyperlink"/>
            <w:noProof/>
          </w:rPr>
          <w:t>3.3</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rPr>
          <w:t>Metode Penelitian</w:t>
        </w:r>
        <w:r w:rsidR="0099069D">
          <w:rPr>
            <w:noProof/>
            <w:webHidden/>
          </w:rPr>
          <w:tab/>
        </w:r>
        <w:r w:rsidR="0099069D">
          <w:rPr>
            <w:noProof/>
            <w:webHidden/>
          </w:rPr>
          <w:fldChar w:fldCharType="begin"/>
        </w:r>
        <w:r w:rsidR="0099069D">
          <w:rPr>
            <w:noProof/>
            <w:webHidden/>
          </w:rPr>
          <w:instrText xml:space="preserve"> PAGEREF _Toc175688322 \h </w:instrText>
        </w:r>
        <w:r w:rsidR="0099069D">
          <w:rPr>
            <w:noProof/>
            <w:webHidden/>
          </w:rPr>
        </w:r>
        <w:r w:rsidR="0099069D">
          <w:rPr>
            <w:noProof/>
            <w:webHidden/>
          </w:rPr>
          <w:fldChar w:fldCharType="separate"/>
        </w:r>
        <w:r w:rsidR="0099069D">
          <w:rPr>
            <w:noProof/>
            <w:webHidden/>
          </w:rPr>
          <w:t>25</w:t>
        </w:r>
        <w:r w:rsidR="0099069D">
          <w:rPr>
            <w:noProof/>
            <w:webHidden/>
          </w:rPr>
          <w:fldChar w:fldCharType="end"/>
        </w:r>
      </w:hyperlink>
    </w:p>
    <w:p w14:paraId="055FAE3C" w14:textId="7FE85232" w:rsidR="0099069D" w:rsidRDefault="00B93EF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323" w:history="1">
        <w:r w:rsidR="0099069D" w:rsidRPr="006A267A">
          <w:rPr>
            <w:rStyle w:val="Hyperlink"/>
            <w:noProof/>
          </w:rPr>
          <w:t>BAB IV  HASIL DAN PEMBAHASAN</w:t>
        </w:r>
        <w:r w:rsidR="0099069D">
          <w:rPr>
            <w:noProof/>
            <w:webHidden/>
          </w:rPr>
          <w:tab/>
        </w:r>
        <w:r w:rsidR="0099069D">
          <w:rPr>
            <w:noProof/>
            <w:webHidden/>
          </w:rPr>
          <w:fldChar w:fldCharType="begin"/>
        </w:r>
        <w:r w:rsidR="0099069D">
          <w:rPr>
            <w:noProof/>
            <w:webHidden/>
          </w:rPr>
          <w:instrText xml:space="preserve"> PAGEREF _Toc175688323 \h </w:instrText>
        </w:r>
        <w:r w:rsidR="0099069D">
          <w:rPr>
            <w:noProof/>
            <w:webHidden/>
          </w:rPr>
        </w:r>
        <w:r w:rsidR="0099069D">
          <w:rPr>
            <w:noProof/>
            <w:webHidden/>
          </w:rPr>
          <w:fldChar w:fldCharType="separate"/>
        </w:r>
        <w:r w:rsidR="0099069D">
          <w:rPr>
            <w:noProof/>
            <w:webHidden/>
          </w:rPr>
          <w:t>32</w:t>
        </w:r>
        <w:r w:rsidR="0099069D">
          <w:rPr>
            <w:noProof/>
            <w:webHidden/>
          </w:rPr>
          <w:fldChar w:fldCharType="end"/>
        </w:r>
      </w:hyperlink>
    </w:p>
    <w:p w14:paraId="42ABE0FB" w14:textId="0FBE55FC"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4" w:history="1">
        <w:r w:rsidR="0099069D" w:rsidRPr="006A267A">
          <w:rPr>
            <w:rStyle w:val="Hyperlink"/>
            <w:noProof/>
            <w:lang w:val="id-ID"/>
          </w:rPr>
          <w:t>4.1</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rPr>
          <w:t xml:space="preserve">Tampilan Chatbot dan </w:t>
        </w:r>
        <w:r w:rsidR="0099069D" w:rsidRPr="006A267A">
          <w:rPr>
            <w:rStyle w:val="Hyperlink"/>
            <w:noProof/>
            <w:lang w:val="en-US"/>
          </w:rPr>
          <w:t>Hasil Inferensi LLM</w:t>
        </w:r>
        <w:r w:rsidR="0099069D">
          <w:rPr>
            <w:noProof/>
            <w:webHidden/>
          </w:rPr>
          <w:tab/>
        </w:r>
        <w:r w:rsidR="0099069D">
          <w:rPr>
            <w:noProof/>
            <w:webHidden/>
          </w:rPr>
          <w:fldChar w:fldCharType="begin"/>
        </w:r>
        <w:r w:rsidR="0099069D">
          <w:rPr>
            <w:noProof/>
            <w:webHidden/>
          </w:rPr>
          <w:instrText xml:space="preserve"> PAGEREF _Toc175688324 \h </w:instrText>
        </w:r>
        <w:r w:rsidR="0099069D">
          <w:rPr>
            <w:noProof/>
            <w:webHidden/>
          </w:rPr>
        </w:r>
        <w:r w:rsidR="0099069D">
          <w:rPr>
            <w:noProof/>
            <w:webHidden/>
          </w:rPr>
          <w:fldChar w:fldCharType="separate"/>
        </w:r>
        <w:r w:rsidR="0099069D">
          <w:rPr>
            <w:noProof/>
            <w:webHidden/>
          </w:rPr>
          <w:t>32</w:t>
        </w:r>
        <w:r w:rsidR="0099069D">
          <w:rPr>
            <w:noProof/>
            <w:webHidden/>
          </w:rPr>
          <w:fldChar w:fldCharType="end"/>
        </w:r>
      </w:hyperlink>
    </w:p>
    <w:p w14:paraId="56E2C4F7" w14:textId="04FE0292"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5" w:history="1">
        <w:r w:rsidR="0099069D" w:rsidRPr="006A267A">
          <w:rPr>
            <w:rStyle w:val="Hyperlink"/>
            <w:noProof/>
            <w:lang w:val="id-ID"/>
          </w:rPr>
          <w:t>4.2</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lang w:val="en-US"/>
          </w:rPr>
          <w:t>Kondisi Dataset</w:t>
        </w:r>
        <w:r w:rsidR="0099069D">
          <w:rPr>
            <w:noProof/>
            <w:webHidden/>
          </w:rPr>
          <w:tab/>
        </w:r>
        <w:r w:rsidR="0099069D">
          <w:rPr>
            <w:noProof/>
            <w:webHidden/>
          </w:rPr>
          <w:fldChar w:fldCharType="begin"/>
        </w:r>
        <w:r w:rsidR="0099069D">
          <w:rPr>
            <w:noProof/>
            <w:webHidden/>
          </w:rPr>
          <w:instrText xml:space="preserve"> PAGEREF _Toc175688325 \h </w:instrText>
        </w:r>
        <w:r w:rsidR="0099069D">
          <w:rPr>
            <w:noProof/>
            <w:webHidden/>
          </w:rPr>
        </w:r>
        <w:r w:rsidR="0099069D">
          <w:rPr>
            <w:noProof/>
            <w:webHidden/>
          </w:rPr>
          <w:fldChar w:fldCharType="separate"/>
        </w:r>
        <w:r w:rsidR="0099069D">
          <w:rPr>
            <w:noProof/>
            <w:webHidden/>
          </w:rPr>
          <w:t>33</w:t>
        </w:r>
        <w:r w:rsidR="0099069D">
          <w:rPr>
            <w:noProof/>
            <w:webHidden/>
          </w:rPr>
          <w:fldChar w:fldCharType="end"/>
        </w:r>
      </w:hyperlink>
    </w:p>
    <w:p w14:paraId="54AB1205" w14:textId="46D9C84E"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6" w:history="1">
        <w:r w:rsidR="0099069D" w:rsidRPr="006A267A">
          <w:rPr>
            <w:rStyle w:val="Hyperlink"/>
            <w:noProof/>
            <w:lang w:val="id-ID"/>
          </w:rPr>
          <w:t>4.3</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lang w:val="en-US"/>
          </w:rPr>
          <w:t>Kuantisasi dan Pelatihan Model</w:t>
        </w:r>
        <w:r w:rsidR="0099069D">
          <w:rPr>
            <w:noProof/>
            <w:webHidden/>
          </w:rPr>
          <w:tab/>
        </w:r>
        <w:r w:rsidR="0099069D">
          <w:rPr>
            <w:noProof/>
            <w:webHidden/>
          </w:rPr>
          <w:fldChar w:fldCharType="begin"/>
        </w:r>
        <w:r w:rsidR="0099069D">
          <w:rPr>
            <w:noProof/>
            <w:webHidden/>
          </w:rPr>
          <w:instrText xml:space="preserve"> PAGEREF _Toc175688326 \h </w:instrText>
        </w:r>
        <w:r w:rsidR="0099069D">
          <w:rPr>
            <w:noProof/>
            <w:webHidden/>
          </w:rPr>
        </w:r>
        <w:r w:rsidR="0099069D">
          <w:rPr>
            <w:noProof/>
            <w:webHidden/>
          </w:rPr>
          <w:fldChar w:fldCharType="separate"/>
        </w:r>
        <w:r w:rsidR="0099069D">
          <w:rPr>
            <w:noProof/>
            <w:webHidden/>
          </w:rPr>
          <w:t>34</w:t>
        </w:r>
        <w:r w:rsidR="0099069D">
          <w:rPr>
            <w:noProof/>
            <w:webHidden/>
          </w:rPr>
          <w:fldChar w:fldCharType="end"/>
        </w:r>
      </w:hyperlink>
    </w:p>
    <w:p w14:paraId="41DF1EEF" w14:textId="0F494725"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7" w:history="1">
        <w:r w:rsidR="0099069D" w:rsidRPr="006A267A">
          <w:rPr>
            <w:rStyle w:val="Hyperlink"/>
            <w:noProof/>
            <w:lang w:val="en-US"/>
          </w:rPr>
          <w:t>4.4</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lang w:val="en-US"/>
          </w:rPr>
          <w:t>Pendekatan LLM dengan metode RAG</w:t>
        </w:r>
        <w:r w:rsidR="0099069D">
          <w:rPr>
            <w:noProof/>
            <w:webHidden/>
          </w:rPr>
          <w:tab/>
        </w:r>
        <w:r w:rsidR="0099069D">
          <w:rPr>
            <w:noProof/>
            <w:webHidden/>
          </w:rPr>
          <w:fldChar w:fldCharType="begin"/>
        </w:r>
        <w:r w:rsidR="0099069D">
          <w:rPr>
            <w:noProof/>
            <w:webHidden/>
          </w:rPr>
          <w:instrText xml:space="preserve"> PAGEREF _Toc175688327 \h </w:instrText>
        </w:r>
        <w:r w:rsidR="0099069D">
          <w:rPr>
            <w:noProof/>
            <w:webHidden/>
          </w:rPr>
        </w:r>
        <w:r w:rsidR="0099069D">
          <w:rPr>
            <w:noProof/>
            <w:webHidden/>
          </w:rPr>
          <w:fldChar w:fldCharType="separate"/>
        </w:r>
        <w:r w:rsidR="0099069D">
          <w:rPr>
            <w:noProof/>
            <w:webHidden/>
          </w:rPr>
          <w:t>37</w:t>
        </w:r>
        <w:r w:rsidR="0099069D">
          <w:rPr>
            <w:noProof/>
            <w:webHidden/>
          </w:rPr>
          <w:fldChar w:fldCharType="end"/>
        </w:r>
      </w:hyperlink>
    </w:p>
    <w:p w14:paraId="27B29DDA" w14:textId="67860C08"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8" w:history="1">
        <w:r w:rsidR="0099069D" w:rsidRPr="006A267A">
          <w:rPr>
            <w:rStyle w:val="Hyperlink"/>
            <w:noProof/>
            <w:lang w:val="id-ID"/>
          </w:rPr>
          <w:t>4.5</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lang w:val="en-US"/>
          </w:rPr>
          <w:t>Hasil Pengujian dan Evaluasi Hasil Inferensi</w:t>
        </w:r>
        <w:r w:rsidR="0099069D">
          <w:rPr>
            <w:noProof/>
            <w:webHidden/>
          </w:rPr>
          <w:tab/>
        </w:r>
        <w:r w:rsidR="0099069D">
          <w:rPr>
            <w:noProof/>
            <w:webHidden/>
          </w:rPr>
          <w:fldChar w:fldCharType="begin"/>
        </w:r>
        <w:r w:rsidR="0099069D">
          <w:rPr>
            <w:noProof/>
            <w:webHidden/>
          </w:rPr>
          <w:instrText xml:space="preserve"> PAGEREF _Toc175688328 \h </w:instrText>
        </w:r>
        <w:r w:rsidR="0099069D">
          <w:rPr>
            <w:noProof/>
            <w:webHidden/>
          </w:rPr>
        </w:r>
        <w:r w:rsidR="0099069D">
          <w:rPr>
            <w:noProof/>
            <w:webHidden/>
          </w:rPr>
          <w:fldChar w:fldCharType="separate"/>
        </w:r>
        <w:r w:rsidR="0099069D">
          <w:rPr>
            <w:noProof/>
            <w:webHidden/>
          </w:rPr>
          <w:t>38</w:t>
        </w:r>
        <w:r w:rsidR="0099069D">
          <w:rPr>
            <w:noProof/>
            <w:webHidden/>
          </w:rPr>
          <w:fldChar w:fldCharType="end"/>
        </w:r>
      </w:hyperlink>
    </w:p>
    <w:p w14:paraId="0A5E84AC" w14:textId="3BBAFA01"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29" w:history="1">
        <w:r w:rsidR="0099069D" w:rsidRPr="006A267A">
          <w:rPr>
            <w:rStyle w:val="Hyperlink"/>
            <w:noProof/>
          </w:rPr>
          <w:t>4.6</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lang w:val="id-ID"/>
          </w:rPr>
          <w:t xml:space="preserve">Kategori </w:t>
        </w:r>
        <w:r w:rsidR="0099069D" w:rsidRPr="006A267A">
          <w:rPr>
            <w:rStyle w:val="Hyperlink"/>
            <w:noProof/>
          </w:rPr>
          <w:t>skor ROUGE</w:t>
        </w:r>
        <w:r w:rsidR="0099069D">
          <w:rPr>
            <w:noProof/>
            <w:webHidden/>
          </w:rPr>
          <w:tab/>
        </w:r>
        <w:r w:rsidR="0099069D">
          <w:rPr>
            <w:noProof/>
            <w:webHidden/>
          </w:rPr>
          <w:fldChar w:fldCharType="begin"/>
        </w:r>
        <w:r w:rsidR="0099069D">
          <w:rPr>
            <w:noProof/>
            <w:webHidden/>
          </w:rPr>
          <w:instrText xml:space="preserve"> PAGEREF _Toc175688329 \h </w:instrText>
        </w:r>
        <w:r w:rsidR="0099069D">
          <w:rPr>
            <w:noProof/>
            <w:webHidden/>
          </w:rPr>
        </w:r>
        <w:r w:rsidR="0099069D">
          <w:rPr>
            <w:noProof/>
            <w:webHidden/>
          </w:rPr>
          <w:fldChar w:fldCharType="separate"/>
        </w:r>
        <w:r w:rsidR="0099069D">
          <w:rPr>
            <w:noProof/>
            <w:webHidden/>
          </w:rPr>
          <w:t>43</w:t>
        </w:r>
        <w:r w:rsidR="0099069D">
          <w:rPr>
            <w:noProof/>
            <w:webHidden/>
          </w:rPr>
          <w:fldChar w:fldCharType="end"/>
        </w:r>
      </w:hyperlink>
    </w:p>
    <w:p w14:paraId="6714711B" w14:textId="4C782B6F"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30" w:history="1">
        <w:r w:rsidR="0099069D" w:rsidRPr="006A267A">
          <w:rPr>
            <w:rStyle w:val="Hyperlink"/>
            <w:noProof/>
          </w:rPr>
          <w:t>4.7</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rPr>
          <w:t>Menghitung Evaluasi Sumber Daya</w:t>
        </w:r>
        <w:r w:rsidR="0099069D">
          <w:rPr>
            <w:noProof/>
            <w:webHidden/>
          </w:rPr>
          <w:tab/>
        </w:r>
        <w:r w:rsidR="0099069D">
          <w:rPr>
            <w:noProof/>
            <w:webHidden/>
          </w:rPr>
          <w:fldChar w:fldCharType="begin"/>
        </w:r>
        <w:r w:rsidR="0099069D">
          <w:rPr>
            <w:noProof/>
            <w:webHidden/>
          </w:rPr>
          <w:instrText xml:space="preserve"> PAGEREF _Toc175688330 \h </w:instrText>
        </w:r>
        <w:r w:rsidR="0099069D">
          <w:rPr>
            <w:noProof/>
            <w:webHidden/>
          </w:rPr>
        </w:r>
        <w:r w:rsidR="0099069D">
          <w:rPr>
            <w:noProof/>
            <w:webHidden/>
          </w:rPr>
          <w:fldChar w:fldCharType="separate"/>
        </w:r>
        <w:r w:rsidR="0099069D">
          <w:rPr>
            <w:noProof/>
            <w:webHidden/>
          </w:rPr>
          <w:t>44</w:t>
        </w:r>
        <w:r w:rsidR="0099069D">
          <w:rPr>
            <w:noProof/>
            <w:webHidden/>
          </w:rPr>
          <w:fldChar w:fldCharType="end"/>
        </w:r>
      </w:hyperlink>
    </w:p>
    <w:p w14:paraId="1644029C" w14:textId="42B87C79"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31" w:history="1">
        <w:r w:rsidR="0099069D" w:rsidRPr="006A267A">
          <w:rPr>
            <w:rStyle w:val="Hyperlink"/>
            <w:noProof/>
          </w:rPr>
          <w:t>4.8</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rPr>
          <w:t>Analisis Hasil</w:t>
        </w:r>
        <w:r w:rsidR="0099069D">
          <w:rPr>
            <w:noProof/>
            <w:webHidden/>
          </w:rPr>
          <w:tab/>
        </w:r>
        <w:r w:rsidR="0099069D">
          <w:rPr>
            <w:noProof/>
            <w:webHidden/>
          </w:rPr>
          <w:fldChar w:fldCharType="begin"/>
        </w:r>
        <w:r w:rsidR="0099069D">
          <w:rPr>
            <w:noProof/>
            <w:webHidden/>
          </w:rPr>
          <w:instrText xml:space="preserve"> PAGEREF _Toc175688331 \h </w:instrText>
        </w:r>
        <w:r w:rsidR="0099069D">
          <w:rPr>
            <w:noProof/>
            <w:webHidden/>
          </w:rPr>
        </w:r>
        <w:r w:rsidR="0099069D">
          <w:rPr>
            <w:noProof/>
            <w:webHidden/>
          </w:rPr>
          <w:fldChar w:fldCharType="separate"/>
        </w:r>
        <w:r w:rsidR="0099069D">
          <w:rPr>
            <w:noProof/>
            <w:webHidden/>
          </w:rPr>
          <w:t>44</w:t>
        </w:r>
        <w:r w:rsidR="0099069D">
          <w:rPr>
            <w:noProof/>
            <w:webHidden/>
          </w:rPr>
          <w:fldChar w:fldCharType="end"/>
        </w:r>
      </w:hyperlink>
    </w:p>
    <w:p w14:paraId="4A24E06E" w14:textId="1B83B7DD" w:rsidR="0099069D" w:rsidRDefault="00B93EF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332" w:history="1">
        <w:r w:rsidR="0099069D" w:rsidRPr="006A267A">
          <w:rPr>
            <w:rStyle w:val="Hyperlink"/>
            <w:noProof/>
          </w:rPr>
          <w:t>BAB V  KESIMPULAN DAN SARAN</w:t>
        </w:r>
        <w:r w:rsidR="0099069D">
          <w:rPr>
            <w:noProof/>
            <w:webHidden/>
          </w:rPr>
          <w:tab/>
        </w:r>
        <w:r w:rsidR="0099069D">
          <w:rPr>
            <w:noProof/>
            <w:webHidden/>
          </w:rPr>
          <w:fldChar w:fldCharType="begin"/>
        </w:r>
        <w:r w:rsidR="0099069D">
          <w:rPr>
            <w:noProof/>
            <w:webHidden/>
          </w:rPr>
          <w:instrText xml:space="preserve"> PAGEREF _Toc175688332 \h </w:instrText>
        </w:r>
        <w:r w:rsidR="0099069D">
          <w:rPr>
            <w:noProof/>
            <w:webHidden/>
          </w:rPr>
        </w:r>
        <w:r w:rsidR="0099069D">
          <w:rPr>
            <w:noProof/>
            <w:webHidden/>
          </w:rPr>
          <w:fldChar w:fldCharType="separate"/>
        </w:r>
        <w:r w:rsidR="0099069D">
          <w:rPr>
            <w:noProof/>
            <w:webHidden/>
          </w:rPr>
          <w:t>47</w:t>
        </w:r>
        <w:r w:rsidR="0099069D">
          <w:rPr>
            <w:noProof/>
            <w:webHidden/>
          </w:rPr>
          <w:fldChar w:fldCharType="end"/>
        </w:r>
      </w:hyperlink>
    </w:p>
    <w:p w14:paraId="03C2B9ED" w14:textId="06394BA2"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33" w:history="1">
        <w:r w:rsidR="0099069D" w:rsidRPr="006A267A">
          <w:rPr>
            <w:rStyle w:val="Hyperlink"/>
            <w:noProof/>
            <w:lang w:val="en-US"/>
          </w:rPr>
          <w:t>5.1</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lang w:val="en-US"/>
          </w:rPr>
          <w:t>Kesimpulan</w:t>
        </w:r>
        <w:r w:rsidR="0099069D">
          <w:rPr>
            <w:noProof/>
            <w:webHidden/>
          </w:rPr>
          <w:tab/>
        </w:r>
        <w:r w:rsidR="0099069D">
          <w:rPr>
            <w:noProof/>
            <w:webHidden/>
          </w:rPr>
          <w:fldChar w:fldCharType="begin"/>
        </w:r>
        <w:r w:rsidR="0099069D">
          <w:rPr>
            <w:noProof/>
            <w:webHidden/>
          </w:rPr>
          <w:instrText xml:space="preserve"> PAGEREF _Toc175688333 \h </w:instrText>
        </w:r>
        <w:r w:rsidR="0099069D">
          <w:rPr>
            <w:noProof/>
            <w:webHidden/>
          </w:rPr>
        </w:r>
        <w:r w:rsidR="0099069D">
          <w:rPr>
            <w:noProof/>
            <w:webHidden/>
          </w:rPr>
          <w:fldChar w:fldCharType="separate"/>
        </w:r>
        <w:r w:rsidR="0099069D">
          <w:rPr>
            <w:noProof/>
            <w:webHidden/>
          </w:rPr>
          <w:t>47</w:t>
        </w:r>
        <w:r w:rsidR="0099069D">
          <w:rPr>
            <w:noProof/>
            <w:webHidden/>
          </w:rPr>
          <w:fldChar w:fldCharType="end"/>
        </w:r>
      </w:hyperlink>
    </w:p>
    <w:p w14:paraId="60636408" w14:textId="6A7D4A80" w:rsidR="0099069D" w:rsidRDefault="00B93EF1">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688334" w:history="1">
        <w:r w:rsidR="0099069D" w:rsidRPr="006A267A">
          <w:rPr>
            <w:rStyle w:val="Hyperlink"/>
            <w:noProof/>
            <w:lang w:val="id-ID"/>
          </w:rPr>
          <w:t>5.2</w:t>
        </w:r>
        <w:r w:rsidR="0099069D">
          <w:rPr>
            <w:rFonts w:asciiTheme="minorHAnsi" w:eastAsiaTheme="minorEastAsia" w:hAnsiTheme="minorHAnsi" w:cstheme="minorBidi"/>
            <w:bCs w:val="0"/>
            <w:iCs w:val="0"/>
            <w:noProof/>
            <w:kern w:val="2"/>
            <w:sz w:val="22"/>
            <w:szCs w:val="22"/>
            <w:lang w:val="en-ID" w:eastAsia="en-ID"/>
            <w14:ligatures w14:val="standardContextual"/>
          </w:rPr>
          <w:tab/>
        </w:r>
        <w:r w:rsidR="0099069D" w:rsidRPr="006A267A">
          <w:rPr>
            <w:rStyle w:val="Hyperlink"/>
            <w:noProof/>
            <w:lang w:val="en-US"/>
          </w:rPr>
          <w:t>Saran</w:t>
        </w:r>
        <w:r w:rsidR="0099069D">
          <w:rPr>
            <w:noProof/>
            <w:webHidden/>
          </w:rPr>
          <w:tab/>
        </w:r>
        <w:r w:rsidR="0099069D">
          <w:rPr>
            <w:noProof/>
            <w:webHidden/>
          </w:rPr>
          <w:fldChar w:fldCharType="begin"/>
        </w:r>
        <w:r w:rsidR="0099069D">
          <w:rPr>
            <w:noProof/>
            <w:webHidden/>
          </w:rPr>
          <w:instrText xml:space="preserve"> PAGEREF _Toc175688334 \h </w:instrText>
        </w:r>
        <w:r w:rsidR="0099069D">
          <w:rPr>
            <w:noProof/>
            <w:webHidden/>
          </w:rPr>
        </w:r>
        <w:r w:rsidR="0099069D">
          <w:rPr>
            <w:noProof/>
            <w:webHidden/>
          </w:rPr>
          <w:fldChar w:fldCharType="separate"/>
        </w:r>
        <w:r w:rsidR="0099069D">
          <w:rPr>
            <w:noProof/>
            <w:webHidden/>
          </w:rPr>
          <w:t>47</w:t>
        </w:r>
        <w:r w:rsidR="0099069D">
          <w:rPr>
            <w:noProof/>
            <w:webHidden/>
          </w:rPr>
          <w:fldChar w:fldCharType="end"/>
        </w:r>
      </w:hyperlink>
    </w:p>
    <w:p w14:paraId="600163D1" w14:textId="31D13A81" w:rsidR="0099069D" w:rsidRDefault="00B93EF1">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688335" w:history="1">
        <w:r w:rsidR="0099069D" w:rsidRPr="006A267A">
          <w:rPr>
            <w:rStyle w:val="Hyperlink"/>
            <w:noProof/>
          </w:rPr>
          <w:t>DAFTAR KEPUSTAKAAN</w:t>
        </w:r>
        <w:r w:rsidR="0099069D">
          <w:rPr>
            <w:noProof/>
            <w:webHidden/>
          </w:rPr>
          <w:tab/>
        </w:r>
        <w:r w:rsidR="0099069D">
          <w:rPr>
            <w:noProof/>
            <w:webHidden/>
          </w:rPr>
          <w:fldChar w:fldCharType="begin"/>
        </w:r>
        <w:r w:rsidR="0099069D">
          <w:rPr>
            <w:noProof/>
            <w:webHidden/>
          </w:rPr>
          <w:instrText xml:space="preserve"> PAGEREF _Toc175688335 \h </w:instrText>
        </w:r>
        <w:r w:rsidR="0099069D">
          <w:rPr>
            <w:noProof/>
            <w:webHidden/>
          </w:rPr>
        </w:r>
        <w:r w:rsidR="0099069D">
          <w:rPr>
            <w:noProof/>
            <w:webHidden/>
          </w:rPr>
          <w:fldChar w:fldCharType="separate"/>
        </w:r>
        <w:r w:rsidR="0099069D">
          <w:rPr>
            <w:noProof/>
            <w:webHidden/>
          </w:rPr>
          <w:t>48</w:t>
        </w:r>
        <w:r w:rsidR="0099069D">
          <w:rPr>
            <w:noProof/>
            <w:webHidden/>
          </w:rPr>
          <w:fldChar w:fldCharType="end"/>
        </w:r>
      </w:hyperlink>
    </w:p>
    <w:p w14:paraId="593CF152" w14:textId="305F2BC2"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8" w:name="_Toc175688296"/>
      <w:r w:rsidRPr="00334831">
        <w:rPr>
          <w:color w:val="FFFFFF" w:themeColor="background1"/>
        </w:rPr>
        <w:t>Daftar Tabel</w:t>
      </w:r>
      <w:bookmarkEnd w:id="8"/>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1B2908C" w14:textId="2C2789CE" w:rsidR="00120366" w:rsidRDefault="00041F3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566369" w:history="1">
        <w:r w:rsidR="00120366" w:rsidRPr="00E83F2F">
          <w:rPr>
            <w:rStyle w:val="Hyperlink"/>
            <w:noProof/>
          </w:rPr>
          <w:t>Tabel 2.1</w:t>
        </w:r>
        <w:r w:rsidR="00120366" w:rsidRPr="00E83F2F">
          <w:rPr>
            <w:rStyle w:val="Hyperlink"/>
            <w:noProof/>
            <w:lang w:val="en-US"/>
          </w:rPr>
          <w:t xml:space="preserve"> Perbandingan Mistral 7B dengan Llama (Sumber: Jiang et al., 2023)</w:t>
        </w:r>
        <w:r w:rsidR="00120366">
          <w:rPr>
            <w:noProof/>
            <w:webHidden/>
          </w:rPr>
          <w:tab/>
        </w:r>
        <w:r w:rsidR="00120366">
          <w:rPr>
            <w:noProof/>
            <w:webHidden/>
          </w:rPr>
          <w:fldChar w:fldCharType="begin"/>
        </w:r>
        <w:r w:rsidR="00120366">
          <w:rPr>
            <w:noProof/>
            <w:webHidden/>
          </w:rPr>
          <w:instrText xml:space="preserve"> PAGEREF _Toc175566369 \h </w:instrText>
        </w:r>
        <w:r w:rsidR="00120366">
          <w:rPr>
            <w:noProof/>
            <w:webHidden/>
          </w:rPr>
        </w:r>
        <w:r w:rsidR="00120366">
          <w:rPr>
            <w:noProof/>
            <w:webHidden/>
          </w:rPr>
          <w:fldChar w:fldCharType="separate"/>
        </w:r>
        <w:r w:rsidR="00120366">
          <w:rPr>
            <w:noProof/>
            <w:webHidden/>
          </w:rPr>
          <w:t>11</w:t>
        </w:r>
        <w:r w:rsidR="00120366">
          <w:rPr>
            <w:noProof/>
            <w:webHidden/>
          </w:rPr>
          <w:fldChar w:fldCharType="end"/>
        </w:r>
      </w:hyperlink>
    </w:p>
    <w:p w14:paraId="7A6019C1" w14:textId="3CF9D7B5"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0" w:history="1">
        <w:r w:rsidR="00120366" w:rsidRPr="00E83F2F">
          <w:rPr>
            <w:rStyle w:val="Hyperlink"/>
            <w:noProof/>
          </w:rPr>
          <w:t>Tabel 2.2</w:t>
        </w:r>
        <w:r w:rsidR="00120366" w:rsidRPr="00E83F2F">
          <w:rPr>
            <w:rStyle w:val="Hyperlink"/>
            <w:noProof/>
            <w:lang w:val="en-US"/>
          </w:rPr>
          <w:t xml:space="preserve"> Distribusi bahasa pada data prapelatihan (Sumber: Touvron et al., 2023)</w:t>
        </w:r>
        <w:r w:rsidR="00120366">
          <w:rPr>
            <w:noProof/>
            <w:webHidden/>
          </w:rPr>
          <w:tab/>
        </w:r>
        <w:r w:rsidR="00120366">
          <w:rPr>
            <w:noProof/>
            <w:webHidden/>
          </w:rPr>
          <w:fldChar w:fldCharType="begin"/>
        </w:r>
        <w:r w:rsidR="00120366">
          <w:rPr>
            <w:noProof/>
            <w:webHidden/>
          </w:rPr>
          <w:instrText xml:space="preserve"> PAGEREF _Toc175566370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53C90B94" w14:textId="75FBB875"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1" w:history="1">
        <w:r w:rsidR="00120366" w:rsidRPr="00E83F2F">
          <w:rPr>
            <w:rStyle w:val="Hyperlink"/>
            <w:noProof/>
          </w:rPr>
          <w:t>Tabel 2.3</w:t>
        </w:r>
        <w:r w:rsidR="00120366" w:rsidRPr="00E83F2F">
          <w:rPr>
            <w:rStyle w:val="Hyperlink"/>
            <w:noProof/>
            <w:lang w:val="en-US"/>
          </w:rPr>
          <w:t xml:space="preserve"> Perbadingan performa pada model dasar sumber terbuka</w:t>
        </w:r>
        <w:r w:rsidR="00120366">
          <w:rPr>
            <w:noProof/>
            <w:webHidden/>
          </w:rPr>
          <w:tab/>
        </w:r>
        <w:r w:rsidR="00120366">
          <w:rPr>
            <w:noProof/>
            <w:webHidden/>
          </w:rPr>
          <w:fldChar w:fldCharType="begin"/>
        </w:r>
        <w:r w:rsidR="00120366">
          <w:rPr>
            <w:noProof/>
            <w:webHidden/>
          </w:rPr>
          <w:instrText xml:space="preserve"> PAGEREF _Toc175566371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62CE2061" w14:textId="5C79E5FD"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2" w:history="1">
        <w:r w:rsidR="00120366" w:rsidRPr="00E83F2F">
          <w:rPr>
            <w:rStyle w:val="Hyperlink"/>
            <w:noProof/>
          </w:rPr>
          <w:t>Tabel 2.4</w:t>
        </w:r>
        <w:r w:rsidR="00120366" w:rsidRPr="00E83F2F">
          <w:rPr>
            <w:rStyle w:val="Hyperlink"/>
            <w:noProof/>
            <w:lang w:val="en-US"/>
          </w:rPr>
          <w:t xml:space="preserve"> Perbandingan performa pada model sumber tertutup</w:t>
        </w:r>
        <w:r w:rsidR="00120366">
          <w:rPr>
            <w:noProof/>
            <w:webHidden/>
          </w:rPr>
          <w:tab/>
        </w:r>
        <w:r w:rsidR="00120366">
          <w:rPr>
            <w:noProof/>
            <w:webHidden/>
          </w:rPr>
          <w:fldChar w:fldCharType="begin"/>
        </w:r>
        <w:r w:rsidR="00120366">
          <w:rPr>
            <w:noProof/>
            <w:webHidden/>
          </w:rPr>
          <w:instrText xml:space="preserve"> PAGEREF _Toc175566372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18BD0D7F" w14:textId="69B1E627"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3" w:history="1">
        <w:r w:rsidR="00120366" w:rsidRPr="00E83F2F">
          <w:rPr>
            <w:rStyle w:val="Hyperlink"/>
            <w:noProof/>
          </w:rPr>
          <w:t>Tabel 2.5</w:t>
        </w:r>
        <w:r w:rsidR="00120366" w:rsidRPr="00E83F2F">
          <w:rPr>
            <w:rStyle w:val="Hyperlink"/>
            <w:noProof/>
            <w:lang w:val="en-US"/>
          </w:rPr>
          <w:t xml:space="preserve"> kuantisasi 4-bit menggunakan llama.cpp</w:t>
        </w:r>
        <w:r w:rsidR="00120366" w:rsidRPr="00E83F2F">
          <w:rPr>
            <w:rStyle w:val="Hyperlink"/>
            <w:noProof/>
          </w:rPr>
          <w:t xml:space="preserve"> </w:t>
        </w:r>
        <w:r w:rsidR="00120366" w:rsidRPr="00E83F2F">
          <w:rPr>
            <w:rStyle w:val="Hyperlink"/>
            <w:noProof/>
            <w:lang w:val="en-US"/>
          </w:rPr>
          <w:t>(Sumber: Neves, 2023)</w:t>
        </w:r>
        <w:r w:rsidR="00120366">
          <w:rPr>
            <w:noProof/>
            <w:webHidden/>
          </w:rPr>
          <w:tab/>
        </w:r>
        <w:r w:rsidR="00120366">
          <w:rPr>
            <w:noProof/>
            <w:webHidden/>
          </w:rPr>
          <w:fldChar w:fldCharType="begin"/>
        </w:r>
        <w:r w:rsidR="00120366">
          <w:rPr>
            <w:noProof/>
            <w:webHidden/>
          </w:rPr>
          <w:instrText xml:space="preserve"> PAGEREF _Toc175566373 \h </w:instrText>
        </w:r>
        <w:r w:rsidR="00120366">
          <w:rPr>
            <w:noProof/>
            <w:webHidden/>
          </w:rPr>
        </w:r>
        <w:r w:rsidR="00120366">
          <w:rPr>
            <w:noProof/>
            <w:webHidden/>
          </w:rPr>
          <w:fldChar w:fldCharType="separate"/>
        </w:r>
        <w:r w:rsidR="00120366">
          <w:rPr>
            <w:noProof/>
            <w:webHidden/>
          </w:rPr>
          <w:t>19</w:t>
        </w:r>
        <w:r w:rsidR="00120366">
          <w:rPr>
            <w:noProof/>
            <w:webHidden/>
          </w:rPr>
          <w:fldChar w:fldCharType="end"/>
        </w:r>
      </w:hyperlink>
    </w:p>
    <w:p w14:paraId="27BB75F7" w14:textId="0B92CC82"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4" w:history="1">
        <w:r w:rsidR="00120366" w:rsidRPr="00E83F2F">
          <w:rPr>
            <w:rStyle w:val="Hyperlink"/>
            <w:noProof/>
          </w:rPr>
          <w:t>Tabel 3.1</w:t>
        </w:r>
        <w:r w:rsidR="00120366" w:rsidRPr="00E83F2F">
          <w:rPr>
            <w:rStyle w:val="Hyperlink"/>
            <w:noProof/>
            <w:lang w:val="en-US"/>
          </w:rPr>
          <w:t xml:space="preserve"> Jadwal Kegiatan</w:t>
        </w:r>
        <w:r w:rsidR="00120366">
          <w:rPr>
            <w:noProof/>
            <w:webHidden/>
          </w:rPr>
          <w:tab/>
        </w:r>
        <w:r w:rsidR="00120366">
          <w:rPr>
            <w:noProof/>
            <w:webHidden/>
          </w:rPr>
          <w:fldChar w:fldCharType="begin"/>
        </w:r>
        <w:r w:rsidR="00120366">
          <w:rPr>
            <w:noProof/>
            <w:webHidden/>
          </w:rPr>
          <w:instrText xml:space="preserve"> PAGEREF _Toc175566374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5DA93A61" w14:textId="44443947"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5" w:history="1">
        <w:r w:rsidR="00120366" w:rsidRPr="00E83F2F">
          <w:rPr>
            <w:rStyle w:val="Hyperlink"/>
            <w:noProof/>
          </w:rPr>
          <w:t>Tabel 3.2</w:t>
        </w:r>
        <w:r w:rsidR="00120366" w:rsidRPr="00E83F2F">
          <w:rPr>
            <w:rStyle w:val="Hyperlink"/>
            <w:noProof/>
            <w:lang w:val="en-US"/>
          </w:rPr>
          <w:t xml:space="preserve"> Alat dan Bahan</w:t>
        </w:r>
        <w:r w:rsidR="00120366">
          <w:rPr>
            <w:noProof/>
            <w:webHidden/>
          </w:rPr>
          <w:tab/>
        </w:r>
        <w:r w:rsidR="00120366">
          <w:rPr>
            <w:noProof/>
            <w:webHidden/>
          </w:rPr>
          <w:fldChar w:fldCharType="begin"/>
        </w:r>
        <w:r w:rsidR="00120366">
          <w:rPr>
            <w:noProof/>
            <w:webHidden/>
          </w:rPr>
          <w:instrText xml:space="preserve"> PAGEREF _Toc175566375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4031772D" w14:textId="02A8780A"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6" w:history="1">
        <w:r w:rsidR="00120366" w:rsidRPr="00E83F2F">
          <w:rPr>
            <w:rStyle w:val="Hyperlink"/>
            <w:noProof/>
          </w:rPr>
          <w:t>Tabel 4.1</w:t>
        </w:r>
        <w:r w:rsidR="00120366" w:rsidRPr="00E83F2F">
          <w:rPr>
            <w:rStyle w:val="Hyperlink"/>
            <w:noProof/>
            <w:lang w:val="en-US"/>
          </w:rPr>
          <w:t xml:space="preserve"> Konfigurasi </w:t>
        </w:r>
        <w:r w:rsidR="00120366" w:rsidRPr="00E83F2F">
          <w:rPr>
            <w:rStyle w:val="Hyperlink"/>
            <w:i/>
            <w:noProof/>
            <w:lang w:val="en-US"/>
          </w:rPr>
          <w:t>FastLanguageModel.from_pretrained</w:t>
        </w:r>
        <w:r w:rsidR="00120366">
          <w:rPr>
            <w:noProof/>
            <w:webHidden/>
          </w:rPr>
          <w:tab/>
        </w:r>
        <w:r w:rsidR="00120366">
          <w:rPr>
            <w:noProof/>
            <w:webHidden/>
          </w:rPr>
          <w:fldChar w:fldCharType="begin"/>
        </w:r>
        <w:r w:rsidR="00120366">
          <w:rPr>
            <w:noProof/>
            <w:webHidden/>
          </w:rPr>
          <w:instrText xml:space="preserve"> PAGEREF _Toc175566376 \h </w:instrText>
        </w:r>
        <w:r w:rsidR="00120366">
          <w:rPr>
            <w:noProof/>
            <w:webHidden/>
          </w:rPr>
        </w:r>
        <w:r w:rsidR="00120366">
          <w:rPr>
            <w:noProof/>
            <w:webHidden/>
          </w:rPr>
          <w:fldChar w:fldCharType="separate"/>
        </w:r>
        <w:r w:rsidR="00120366">
          <w:rPr>
            <w:noProof/>
            <w:webHidden/>
          </w:rPr>
          <w:t>36</w:t>
        </w:r>
        <w:r w:rsidR="00120366">
          <w:rPr>
            <w:noProof/>
            <w:webHidden/>
          </w:rPr>
          <w:fldChar w:fldCharType="end"/>
        </w:r>
      </w:hyperlink>
    </w:p>
    <w:p w14:paraId="44B5CE51" w14:textId="14B55C44"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7" w:history="1">
        <w:r w:rsidR="00120366" w:rsidRPr="00E83F2F">
          <w:rPr>
            <w:rStyle w:val="Hyperlink"/>
            <w:noProof/>
          </w:rPr>
          <w:t>Tabel 4.2</w:t>
        </w:r>
        <w:r w:rsidR="00120366" w:rsidRPr="00E83F2F">
          <w:rPr>
            <w:rStyle w:val="Hyperlink"/>
            <w:noProof/>
            <w:lang w:val="en-US"/>
          </w:rPr>
          <w:t xml:space="preserve"> Konfigurasi FastLanguageModel.get_peft_model</w:t>
        </w:r>
        <w:r w:rsidR="00120366">
          <w:rPr>
            <w:noProof/>
            <w:webHidden/>
          </w:rPr>
          <w:tab/>
        </w:r>
        <w:r w:rsidR="00120366">
          <w:rPr>
            <w:noProof/>
            <w:webHidden/>
          </w:rPr>
          <w:fldChar w:fldCharType="begin"/>
        </w:r>
        <w:r w:rsidR="00120366">
          <w:rPr>
            <w:noProof/>
            <w:webHidden/>
          </w:rPr>
          <w:instrText xml:space="preserve"> PAGEREF _Toc175566377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DB8D285" w14:textId="0A71B7ED"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8" w:history="1">
        <w:r w:rsidR="00120366" w:rsidRPr="00E83F2F">
          <w:rPr>
            <w:rStyle w:val="Hyperlink"/>
            <w:noProof/>
          </w:rPr>
          <w:t>Tabel 4.3</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SFTTrainer</w:t>
        </w:r>
        <w:r w:rsidR="00120366">
          <w:rPr>
            <w:noProof/>
            <w:webHidden/>
          </w:rPr>
          <w:tab/>
        </w:r>
        <w:r w:rsidR="00120366">
          <w:rPr>
            <w:noProof/>
            <w:webHidden/>
          </w:rPr>
          <w:fldChar w:fldCharType="begin"/>
        </w:r>
        <w:r w:rsidR="00120366">
          <w:rPr>
            <w:noProof/>
            <w:webHidden/>
          </w:rPr>
          <w:instrText xml:space="preserve"> PAGEREF _Toc175566378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670EAAC" w14:textId="0A4FD406"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9" w:history="1">
        <w:r w:rsidR="00120366" w:rsidRPr="00E83F2F">
          <w:rPr>
            <w:rStyle w:val="Hyperlink"/>
            <w:noProof/>
          </w:rPr>
          <w:t>Tabel 4.4</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TrainingArguments</w:t>
        </w:r>
        <w:r w:rsidR="00120366">
          <w:rPr>
            <w:noProof/>
            <w:webHidden/>
          </w:rPr>
          <w:tab/>
        </w:r>
        <w:r w:rsidR="00120366">
          <w:rPr>
            <w:noProof/>
            <w:webHidden/>
          </w:rPr>
          <w:fldChar w:fldCharType="begin"/>
        </w:r>
        <w:r w:rsidR="00120366">
          <w:rPr>
            <w:noProof/>
            <w:webHidden/>
          </w:rPr>
          <w:instrText xml:space="preserve"> PAGEREF _Toc175566379 \h </w:instrText>
        </w:r>
        <w:r w:rsidR="00120366">
          <w:rPr>
            <w:noProof/>
            <w:webHidden/>
          </w:rPr>
        </w:r>
        <w:r w:rsidR="00120366">
          <w:rPr>
            <w:noProof/>
            <w:webHidden/>
          </w:rPr>
          <w:fldChar w:fldCharType="separate"/>
        </w:r>
        <w:r w:rsidR="00120366">
          <w:rPr>
            <w:noProof/>
            <w:webHidden/>
          </w:rPr>
          <w:t>38</w:t>
        </w:r>
        <w:r w:rsidR="00120366">
          <w:rPr>
            <w:noProof/>
            <w:webHidden/>
          </w:rPr>
          <w:fldChar w:fldCharType="end"/>
        </w:r>
      </w:hyperlink>
    </w:p>
    <w:p w14:paraId="34E77E5C" w14:textId="5CFCD1C6"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0" w:history="1">
        <w:r w:rsidR="00120366" w:rsidRPr="00E83F2F">
          <w:rPr>
            <w:rStyle w:val="Hyperlink"/>
            <w:noProof/>
          </w:rPr>
          <w:t xml:space="preserve">Tabel 4.5 Hasil dengan metode </w:t>
        </w:r>
        <w:r w:rsidR="00120366" w:rsidRPr="00E83F2F">
          <w:rPr>
            <w:rStyle w:val="Hyperlink"/>
            <w:i/>
            <w:noProof/>
          </w:rPr>
          <w:t>fine-tuning</w:t>
        </w:r>
        <w:r w:rsidR="00120366">
          <w:rPr>
            <w:noProof/>
            <w:webHidden/>
          </w:rPr>
          <w:tab/>
        </w:r>
        <w:r w:rsidR="00120366">
          <w:rPr>
            <w:noProof/>
            <w:webHidden/>
          </w:rPr>
          <w:fldChar w:fldCharType="begin"/>
        </w:r>
        <w:r w:rsidR="00120366">
          <w:rPr>
            <w:noProof/>
            <w:webHidden/>
          </w:rPr>
          <w:instrText xml:space="preserve"> PAGEREF _Toc175566380 \h </w:instrText>
        </w:r>
        <w:r w:rsidR="00120366">
          <w:rPr>
            <w:noProof/>
            <w:webHidden/>
          </w:rPr>
        </w:r>
        <w:r w:rsidR="00120366">
          <w:rPr>
            <w:noProof/>
            <w:webHidden/>
          </w:rPr>
          <w:fldChar w:fldCharType="separate"/>
        </w:r>
        <w:r w:rsidR="00120366">
          <w:rPr>
            <w:noProof/>
            <w:webHidden/>
          </w:rPr>
          <w:t>39</w:t>
        </w:r>
        <w:r w:rsidR="00120366">
          <w:rPr>
            <w:noProof/>
            <w:webHidden/>
          </w:rPr>
          <w:fldChar w:fldCharType="end"/>
        </w:r>
      </w:hyperlink>
    </w:p>
    <w:p w14:paraId="2FE759E7" w14:textId="13E150FE"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1" w:history="1">
        <w:r w:rsidR="00120366" w:rsidRPr="00E83F2F">
          <w:rPr>
            <w:rStyle w:val="Hyperlink"/>
            <w:noProof/>
          </w:rPr>
          <w:t>Tabel 4.6</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w:t>
        </w:r>
        <w:r w:rsidR="00120366" w:rsidRPr="00E83F2F">
          <w:rPr>
            <w:rStyle w:val="Hyperlink"/>
            <w:i/>
            <w:noProof/>
            <w:lang w:val="en-US"/>
          </w:rPr>
          <w:t>Fine-tuning</w:t>
        </w:r>
        <w:r w:rsidR="00120366">
          <w:rPr>
            <w:noProof/>
            <w:webHidden/>
          </w:rPr>
          <w:tab/>
        </w:r>
        <w:r w:rsidR="00120366">
          <w:rPr>
            <w:noProof/>
            <w:webHidden/>
          </w:rPr>
          <w:fldChar w:fldCharType="begin"/>
        </w:r>
        <w:r w:rsidR="00120366">
          <w:rPr>
            <w:noProof/>
            <w:webHidden/>
          </w:rPr>
          <w:instrText xml:space="preserve"> PAGEREF _Toc175566381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970BB86" w14:textId="01D873AD"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2" w:history="1">
        <w:r w:rsidR="00120366" w:rsidRPr="00E83F2F">
          <w:rPr>
            <w:rStyle w:val="Hyperlink"/>
            <w:noProof/>
          </w:rPr>
          <w:t>Tabel 4.7</w:t>
        </w:r>
        <w:r w:rsidR="00120366" w:rsidRPr="00E83F2F">
          <w:rPr>
            <w:rStyle w:val="Hyperlink"/>
            <w:noProof/>
            <w:lang w:val="en-US"/>
          </w:rPr>
          <w:t xml:space="preserve"> Hasil</w:t>
        </w:r>
        <w:r w:rsidR="00120366" w:rsidRPr="00E83F2F">
          <w:rPr>
            <w:rStyle w:val="Hyperlink"/>
            <w:noProof/>
          </w:rPr>
          <w:t xml:space="preserve"> dengan metode</w:t>
        </w:r>
        <w:r w:rsidR="00120366" w:rsidRPr="00E83F2F">
          <w:rPr>
            <w:rStyle w:val="Hyperlink"/>
            <w:noProof/>
            <w:lang w:val="en-US"/>
          </w:rPr>
          <w:t xml:space="preserve"> RAG</w:t>
        </w:r>
        <w:r w:rsidR="00120366">
          <w:rPr>
            <w:noProof/>
            <w:webHidden/>
          </w:rPr>
          <w:tab/>
        </w:r>
        <w:r w:rsidR="00120366">
          <w:rPr>
            <w:noProof/>
            <w:webHidden/>
          </w:rPr>
          <w:fldChar w:fldCharType="begin"/>
        </w:r>
        <w:r w:rsidR="00120366">
          <w:rPr>
            <w:noProof/>
            <w:webHidden/>
          </w:rPr>
          <w:instrText xml:space="preserve"> PAGEREF _Toc175566382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4D6DDE4" w14:textId="4E512295"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3" w:history="1">
        <w:r w:rsidR="00120366" w:rsidRPr="00E83F2F">
          <w:rPr>
            <w:rStyle w:val="Hyperlink"/>
            <w:noProof/>
          </w:rPr>
          <w:t>Tabel 4.8</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RAG</w:t>
        </w:r>
        <w:r w:rsidR="00120366">
          <w:rPr>
            <w:noProof/>
            <w:webHidden/>
          </w:rPr>
          <w:tab/>
        </w:r>
        <w:r w:rsidR="00120366">
          <w:rPr>
            <w:noProof/>
            <w:webHidden/>
          </w:rPr>
          <w:fldChar w:fldCharType="begin"/>
        </w:r>
        <w:r w:rsidR="00120366">
          <w:rPr>
            <w:noProof/>
            <w:webHidden/>
          </w:rPr>
          <w:instrText xml:space="preserve"> PAGEREF _Toc175566383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520B6857" w14:textId="33C6CF31"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4" w:history="1">
        <w:r w:rsidR="00120366" w:rsidRPr="00E83F2F">
          <w:rPr>
            <w:rStyle w:val="Hyperlink"/>
            <w:noProof/>
          </w:rPr>
          <w:t>Tabel 4.9 Tabel Kategori Nilai Metrik ROUGE (Walker II, 2024)</w:t>
        </w:r>
        <w:r w:rsidR="00120366">
          <w:rPr>
            <w:noProof/>
            <w:webHidden/>
          </w:rPr>
          <w:tab/>
        </w:r>
        <w:r w:rsidR="00120366">
          <w:rPr>
            <w:noProof/>
            <w:webHidden/>
          </w:rPr>
          <w:fldChar w:fldCharType="begin"/>
        </w:r>
        <w:r w:rsidR="00120366">
          <w:rPr>
            <w:noProof/>
            <w:webHidden/>
          </w:rPr>
          <w:instrText xml:space="preserve"> PAGEREF _Toc175566384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1AAEBCC1" w14:textId="1F4FDD72" w:rsidR="00120366" w:rsidRDefault="00B93EF1"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5" w:history="1">
        <w:r w:rsidR="00120366" w:rsidRPr="00E83F2F">
          <w:rPr>
            <w:rStyle w:val="Hyperlink"/>
            <w:noProof/>
          </w:rPr>
          <w:t xml:space="preserve">Tabel 4.10 Hitungan Waktu pada model saat </w:t>
        </w:r>
        <w:r w:rsidR="00120366" w:rsidRPr="00E83F2F">
          <w:rPr>
            <w:rStyle w:val="Hyperlink"/>
            <w:i/>
            <w:noProof/>
          </w:rPr>
          <w:t>fine-tuning</w:t>
        </w:r>
        <w:r w:rsidR="00120366" w:rsidRPr="00E83F2F">
          <w:rPr>
            <w:rStyle w:val="Hyperlink"/>
            <w:noProof/>
          </w:rPr>
          <w:t xml:space="preserve"> dan menjalankan RAG</w:t>
        </w:r>
        <w:r w:rsidR="00120366">
          <w:rPr>
            <w:noProof/>
            <w:webHidden/>
          </w:rPr>
          <w:tab/>
        </w:r>
        <w:r w:rsidR="00120366">
          <w:rPr>
            <w:noProof/>
            <w:webHidden/>
          </w:rPr>
          <w:fldChar w:fldCharType="begin"/>
        </w:r>
        <w:r w:rsidR="00120366">
          <w:rPr>
            <w:noProof/>
            <w:webHidden/>
          </w:rPr>
          <w:instrText xml:space="preserve"> PAGEREF _Toc175566385 \h </w:instrText>
        </w:r>
        <w:r w:rsidR="00120366">
          <w:rPr>
            <w:noProof/>
            <w:webHidden/>
          </w:rPr>
        </w:r>
        <w:r w:rsidR="00120366">
          <w:rPr>
            <w:noProof/>
            <w:webHidden/>
          </w:rPr>
          <w:fldChar w:fldCharType="separate"/>
        </w:r>
        <w:r w:rsidR="00120366">
          <w:rPr>
            <w:noProof/>
            <w:webHidden/>
          </w:rPr>
          <w:t>45</w:t>
        </w:r>
        <w:r w:rsidR="00120366">
          <w:rPr>
            <w:noProof/>
            <w:webHidden/>
          </w:rPr>
          <w:fldChar w:fldCharType="end"/>
        </w:r>
      </w:hyperlink>
    </w:p>
    <w:p w14:paraId="1775830B" w14:textId="3C8C0836"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9" w:name="_Toc175688297"/>
      <w:r w:rsidRPr="00A25460">
        <w:rPr>
          <w:color w:val="FFFFFF" w:themeColor="background1"/>
        </w:rPr>
        <w:lastRenderedPageBreak/>
        <w:t>Daftar Gambar</w:t>
      </w:r>
      <w:bookmarkEnd w:id="9"/>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EA9EC9F" w14:textId="1E496414" w:rsidR="0003132A" w:rsidRDefault="00041F3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5566386" w:history="1">
        <w:r w:rsidR="0003132A" w:rsidRPr="002D4BB8">
          <w:rPr>
            <w:rStyle w:val="Hyperlink"/>
            <w:noProof/>
          </w:rPr>
          <w:t>Gambar 2.1</w:t>
        </w:r>
        <w:r w:rsidR="0003132A" w:rsidRPr="002D4BB8">
          <w:rPr>
            <w:rStyle w:val="Hyperlink"/>
            <w:noProof/>
            <w:lang w:val="en-US"/>
          </w:rPr>
          <w:t xml:space="preserve"> </w:t>
        </w:r>
        <w:r w:rsidR="0003132A" w:rsidRPr="002D4BB8">
          <w:rPr>
            <w:rStyle w:val="Hyperlink"/>
            <w:noProof/>
          </w:rPr>
          <w:t>Perbandingan performa</w:t>
        </w:r>
        <w:r w:rsidR="0003132A" w:rsidRPr="002D4BB8">
          <w:rPr>
            <w:rStyle w:val="Hyperlink"/>
            <w:noProof/>
            <w:lang w:val="en-US"/>
          </w:rPr>
          <w:t xml:space="preserve"> pada Model</w:t>
        </w:r>
        <w:r w:rsidR="0003132A" w:rsidRPr="002D4BB8">
          <w:rPr>
            <w:rStyle w:val="Hyperlink"/>
            <w:noProof/>
          </w:rPr>
          <w:t xml:space="preserve"> Mistral 7B dengan Llama2</w:t>
        </w:r>
        <w:r w:rsidR="0003132A">
          <w:rPr>
            <w:noProof/>
            <w:webHidden/>
          </w:rPr>
          <w:tab/>
        </w:r>
        <w:r w:rsidR="0003132A">
          <w:rPr>
            <w:noProof/>
            <w:webHidden/>
          </w:rPr>
          <w:fldChar w:fldCharType="begin"/>
        </w:r>
        <w:r w:rsidR="0003132A">
          <w:rPr>
            <w:noProof/>
            <w:webHidden/>
          </w:rPr>
          <w:instrText xml:space="preserve"> PAGEREF _Toc175566386 \h </w:instrText>
        </w:r>
        <w:r w:rsidR="0003132A">
          <w:rPr>
            <w:noProof/>
            <w:webHidden/>
          </w:rPr>
        </w:r>
        <w:r w:rsidR="0003132A">
          <w:rPr>
            <w:noProof/>
            <w:webHidden/>
          </w:rPr>
          <w:fldChar w:fldCharType="separate"/>
        </w:r>
        <w:r w:rsidR="0003132A">
          <w:rPr>
            <w:noProof/>
            <w:webHidden/>
          </w:rPr>
          <w:t>11</w:t>
        </w:r>
        <w:r w:rsidR="0003132A">
          <w:rPr>
            <w:noProof/>
            <w:webHidden/>
          </w:rPr>
          <w:fldChar w:fldCharType="end"/>
        </w:r>
      </w:hyperlink>
    </w:p>
    <w:p w14:paraId="07E77824" w14:textId="6CF9C17E" w:rsidR="0003132A" w:rsidRDefault="00B93EF1"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7" w:history="1">
        <w:r w:rsidR="0003132A" w:rsidRPr="002D4BB8">
          <w:rPr>
            <w:rStyle w:val="Hyperlink"/>
            <w:noProof/>
          </w:rPr>
          <w:t>Gambar 2.2</w:t>
        </w:r>
        <w:r w:rsidR="0003132A" w:rsidRPr="002D4BB8">
          <w:rPr>
            <w:rStyle w:val="Hyperlink"/>
            <w:noProof/>
            <w:lang w:val="en-US"/>
          </w:rPr>
          <w:t xml:space="preserve"> </w:t>
        </w:r>
        <w:r w:rsidR="0003132A" w:rsidRPr="002D4BB8">
          <w:rPr>
            <w:rStyle w:val="Hyperlink"/>
            <w:noProof/>
          </w:rPr>
          <w:t xml:space="preserve">Alur </w:t>
        </w:r>
        <w:r w:rsidR="0003132A" w:rsidRPr="002D4BB8">
          <w:rPr>
            <w:rStyle w:val="Hyperlink"/>
            <w:i/>
            <w:noProof/>
          </w:rPr>
          <w:t xml:space="preserve">Fine-tuning </w:t>
        </w:r>
        <w:r w:rsidR="0003132A" w:rsidRPr="002D4BB8">
          <w:rPr>
            <w:rStyle w:val="Hyperlink"/>
            <w:noProof/>
          </w:rPr>
          <w:t>model</w:t>
        </w:r>
        <w:r w:rsidR="0003132A" w:rsidRPr="002D4BB8">
          <w:rPr>
            <w:rStyle w:val="Hyperlink"/>
            <w:noProof/>
            <w:lang w:val="en-US"/>
          </w:rPr>
          <w:t xml:space="preserve"> (Sumber: Fatyanosa, 2020)</w:t>
        </w:r>
        <w:r w:rsidR="0003132A">
          <w:rPr>
            <w:noProof/>
            <w:webHidden/>
          </w:rPr>
          <w:tab/>
        </w:r>
        <w:r w:rsidR="0003132A">
          <w:rPr>
            <w:noProof/>
            <w:webHidden/>
          </w:rPr>
          <w:fldChar w:fldCharType="begin"/>
        </w:r>
        <w:r w:rsidR="0003132A">
          <w:rPr>
            <w:noProof/>
            <w:webHidden/>
          </w:rPr>
          <w:instrText xml:space="preserve"> PAGEREF _Toc175566387 \h </w:instrText>
        </w:r>
        <w:r w:rsidR="0003132A">
          <w:rPr>
            <w:noProof/>
            <w:webHidden/>
          </w:rPr>
        </w:r>
        <w:r w:rsidR="0003132A">
          <w:rPr>
            <w:noProof/>
            <w:webHidden/>
          </w:rPr>
          <w:fldChar w:fldCharType="separate"/>
        </w:r>
        <w:r w:rsidR="0003132A">
          <w:rPr>
            <w:noProof/>
            <w:webHidden/>
          </w:rPr>
          <w:t>14</w:t>
        </w:r>
        <w:r w:rsidR="0003132A">
          <w:rPr>
            <w:noProof/>
            <w:webHidden/>
          </w:rPr>
          <w:fldChar w:fldCharType="end"/>
        </w:r>
      </w:hyperlink>
    </w:p>
    <w:p w14:paraId="55F8B19A" w14:textId="61F9F90E" w:rsidR="0003132A" w:rsidRDefault="00B93EF1"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8" w:history="1">
        <w:r w:rsidR="0003132A" w:rsidRPr="002D4BB8">
          <w:rPr>
            <w:rStyle w:val="Hyperlink"/>
            <w:noProof/>
          </w:rPr>
          <w:t>Gambar 2.3</w:t>
        </w:r>
        <w:r w:rsidR="0003132A" w:rsidRPr="002D4BB8">
          <w:rPr>
            <w:rStyle w:val="Hyperlink"/>
            <w:noProof/>
            <w:lang w:val="en-ID"/>
          </w:rPr>
          <w:t xml:space="preserve"> Arsitektur pada </w:t>
        </w:r>
        <w:r w:rsidR="0003132A" w:rsidRPr="002D4BB8">
          <w:rPr>
            <w:rStyle w:val="Hyperlink"/>
            <w:i/>
            <w:noProof/>
            <w:lang w:val="en-ID"/>
          </w:rPr>
          <w:t>Retrieval augmented generation</w:t>
        </w:r>
        <w:r w:rsidR="0003132A" w:rsidRPr="002D4BB8">
          <w:rPr>
            <w:rStyle w:val="Hyperlink"/>
            <w:noProof/>
            <w:lang w:val="en-ID"/>
          </w:rPr>
          <w:t xml:space="preserve"> (RAG)</w:t>
        </w:r>
        <w:r w:rsidR="0003132A">
          <w:rPr>
            <w:noProof/>
            <w:webHidden/>
          </w:rPr>
          <w:tab/>
        </w:r>
        <w:r w:rsidR="0003132A">
          <w:rPr>
            <w:noProof/>
            <w:webHidden/>
          </w:rPr>
          <w:fldChar w:fldCharType="begin"/>
        </w:r>
        <w:r w:rsidR="0003132A">
          <w:rPr>
            <w:noProof/>
            <w:webHidden/>
          </w:rPr>
          <w:instrText xml:space="preserve"> PAGEREF _Toc175566388 \h </w:instrText>
        </w:r>
        <w:r w:rsidR="0003132A">
          <w:rPr>
            <w:noProof/>
            <w:webHidden/>
          </w:rPr>
        </w:r>
        <w:r w:rsidR="0003132A">
          <w:rPr>
            <w:noProof/>
            <w:webHidden/>
          </w:rPr>
          <w:fldChar w:fldCharType="separate"/>
        </w:r>
        <w:r w:rsidR="0003132A">
          <w:rPr>
            <w:noProof/>
            <w:webHidden/>
          </w:rPr>
          <w:t>16</w:t>
        </w:r>
        <w:r w:rsidR="0003132A">
          <w:rPr>
            <w:noProof/>
            <w:webHidden/>
          </w:rPr>
          <w:fldChar w:fldCharType="end"/>
        </w:r>
      </w:hyperlink>
    </w:p>
    <w:p w14:paraId="40C24773" w14:textId="481CAECE" w:rsidR="0003132A" w:rsidRDefault="00B93EF1"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9" w:history="1">
        <w:r w:rsidR="0003132A" w:rsidRPr="002D4BB8">
          <w:rPr>
            <w:rStyle w:val="Hyperlink"/>
            <w:noProof/>
          </w:rPr>
          <w:t>Gambar 2.4</w:t>
        </w:r>
        <w:r w:rsidR="0003132A" w:rsidRPr="002D4BB8">
          <w:rPr>
            <w:rStyle w:val="Hyperlink"/>
            <w:noProof/>
            <w:lang w:val="en-US"/>
          </w:rPr>
          <w:t xml:space="preserve"> Tipe data LLM terkuantisasi (Sumber: Neves, 2023)</w:t>
        </w:r>
        <w:r w:rsidR="0003132A">
          <w:rPr>
            <w:noProof/>
            <w:webHidden/>
          </w:rPr>
          <w:tab/>
        </w:r>
        <w:r w:rsidR="0003132A">
          <w:rPr>
            <w:noProof/>
            <w:webHidden/>
          </w:rPr>
          <w:fldChar w:fldCharType="begin"/>
        </w:r>
        <w:r w:rsidR="0003132A">
          <w:rPr>
            <w:noProof/>
            <w:webHidden/>
          </w:rPr>
          <w:instrText xml:space="preserve"> PAGEREF _Toc175566389 \h </w:instrText>
        </w:r>
        <w:r w:rsidR="0003132A">
          <w:rPr>
            <w:noProof/>
            <w:webHidden/>
          </w:rPr>
        </w:r>
        <w:r w:rsidR="0003132A">
          <w:rPr>
            <w:noProof/>
            <w:webHidden/>
          </w:rPr>
          <w:fldChar w:fldCharType="separate"/>
        </w:r>
        <w:r w:rsidR="0003132A">
          <w:rPr>
            <w:noProof/>
            <w:webHidden/>
          </w:rPr>
          <w:t>17</w:t>
        </w:r>
        <w:r w:rsidR="0003132A">
          <w:rPr>
            <w:noProof/>
            <w:webHidden/>
          </w:rPr>
          <w:fldChar w:fldCharType="end"/>
        </w:r>
      </w:hyperlink>
    </w:p>
    <w:p w14:paraId="783BCCD5" w14:textId="2D4CD1E4" w:rsidR="0003132A" w:rsidRDefault="00B93EF1"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0" w:history="1">
        <w:r w:rsidR="0003132A" w:rsidRPr="002D4BB8">
          <w:rPr>
            <w:rStyle w:val="Hyperlink"/>
            <w:noProof/>
          </w:rPr>
          <w:t>Gambar 2.5</w:t>
        </w:r>
        <w:r w:rsidR="0003132A" w:rsidRPr="002D4BB8">
          <w:rPr>
            <w:rStyle w:val="Hyperlink"/>
            <w:noProof/>
            <w:lang w:val="en-US"/>
          </w:rPr>
          <w:t xml:space="preserve"> Format numerik bfloat16 (Sumber: Neves, 2023)</w:t>
        </w:r>
        <w:r w:rsidR="0003132A">
          <w:rPr>
            <w:noProof/>
            <w:webHidden/>
          </w:rPr>
          <w:tab/>
        </w:r>
        <w:r w:rsidR="0003132A">
          <w:rPr>
            <w:noProof/>
            <w:webHidden/>
          </w:rPr>
          <w:fldChar w:fldCharType="begin"/>
        </w:r>
        <w:r w:rsidR="0003132A">
          <w:rPr>
            <w:noProof/>
            <w:webHidden/>
          </w:rPr>
          <w:instrText xml:space="preserve"> PAGEREF _Toc175566390 \h </w:instrText>
        </w:r>
        <w:r w:rsidR="0003132A">
          <w:rPr>
            <w:noProof/>
            <w:webHidden/>
          </w:rPr>
        </w:r>
        <w:r w:rsidR="0003132A">
          <w:rPr>
            <w:noProof/>
            <w:webHidden/>
          </w:rPr>
          <w:fldChar w:fldCharType="separate"/>
        </w:r>
        <w:r w:rsidR="0003132A">
          <w:rPr>
            <w:noProof/>
            <w:webHidden/>
          </w:rPr>
          <w:t>18</w:t>
        </w:r>
        <w:r w:rsidR="0003132A">
          <w:rPr>
            <w:noProof/>
            <w:webHidden/>
          </w:rPr>
          <w:fldChar w:fldCharType="end"/>
        </w:r>
      </w:hyperlink>
    </w:p>
    <w:p w14:paraId="292E0137" w14:textId="4BA757DA" w:rsidR="0003132A" w:rsidRDefault="00B93EF1"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1" w:history="1">
        <w:r w:rsidR="0003132A" w:rsidRPr="002D4BB8">
          <w:rPr>
            <w:rStyle w:val="Hyperlink"/>
            <w:noProof/>
          </w:rPr>
          <w:t>Gambar 3.1</w:t>
        </w:r>
        <w:r w:rsidR="0003132A" w:rsidRPr="002D4BB8">
          <w:rPr>
            <w:rStyle w:val="Hyperlink"/>
            <w:noProof/>
            <w:lang w:val="en-US"/>
          </w:rPr>
          <w:t xml:space="preserve"> </w:t>
        </w:r>
        <w:r w:rsidR="0003132A" w:rsidRPr="002D4BB8">
          <w:rPr>
            <w:rStyle w:val="Hyperlink"/>
            <w:i/>
            <w:noProof/>
          </w:rPr>
          <w:t>Flowchart</w:t>
        </w:r>
        <w:r w:rsidR="0003132A" w:rsidRPr="002D4BB8">
          <w:rPr>
            <w:rStyle w:val="Hyperlink"/>
            <w:noProof/>
          </w:rPr>
          <w:t xml:space="preserve"> Alur Penelitian</w:t>
        </w:r>
        <w:r w:rsidR="0003132A">
          <w:rPr>
            <w:noProof/>
            <w:webHidden/>
          </w:rPr>
          <w:tab/>
        </w:r>
        <w:r w:rsidR="0003132A">
          <w:rPr>
            <w:noProof/>
            <w:webHidden/>
          </w:rPr>
          <w:fldChar w:fldCharType="begin"/>
        </w:r>
        <w:r w:rsidR="0003132A">
          <w:rPr>
            <w:noProof/>
            <w:webHidden/>
          </w:rPr>
          <w:instrText xml:space="preserve"> PAGEREF _Toc175566391 \h </w:instrText>
        </w:r>
        <w:r w:rsidR="0003132A">
          <w:rPr>
            <w:noProof/>
            <w:webHidden/>
          </w:rPr>
        </w:r>
        <w:r w:rsidR="0003132A">
          <w:rPr>
            <w:noProof/>
            <w:webHidden/>
          </w:rPr>
          <w:fldChar w:fldCharType="separate"/>
        </w:r>
        <w:r w:rsidR="0003132A">
          <w:rPr>
            <w:noProof/>
            <w:webHidden/>
          </w:rPr>
          <w:t>25</w:t>
        </w:r>
        <w:r w:rsidR="0003132A">
          <w:rPr>
            <w:noProof/>
            <w:webHidden/>
          </w:rPr>
          <w:fldChar w:fldCharType="end"/>
        </w:r>
      </w:hyperlink>
    </w:p>
    <w:p w14:paraId="64F15BF1" w14:textId="29AF574B" w:rsidR="0003132A" w:rsidRDefault="00B93EF1"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2" w:history="1">
        <w:r w:rsidR="0003132A" w:rsidRPr="002D4BB8">
          <w:rPr>
            <w:rStyle w:val="Hyperlink"/>
            <w:noProof/>
          </w:rPr>
          <w:t>Gambar 3.2</w:t>
        </w:r>
        <w:r w:rsidR="0003132A" w:rsidRPr="002D4BB8">
          <w:rPr>
            <w:rStyle w:val="Hyperlink"/>
            <w:noProof/>
            <w:lang w:val="en-US"/>
          </w:rPr>
          <w:t xml:space="preserve"> Alur Pelatihan pada LLM (Sumber: Benveniste, 2023)</w:t>
        </w:r>
        <w:r w:rsidR="0003132A">
          <w:rPr>
            <w:noProof/>
            <w:webHidden/>
          </w:rPr>
          <w:tab/>
        </w:r>
        <w:r w:rsidR="0003132A">
          <w:rPr>
            <w:noProof/>
            <w:webHidden/>
          </w:rPr>
          <w:fldChar w:fldCharType="begin"/>
        </w:r>
        <w:r w:rsidR="0003132A">
          <w:rPr>
            <w:noProof/>
            <w:webHidden/>
          </w:rPr>
          <w:instrText xml:space="preserve"> PAGEREF _Toc175566392 \h </w:instrText>
        </w:r>
        <w:r w:rsidR="0003132A">
          <w:rPr>
            <w:noProof/>
            <w:webHidden/>
          </w:rPr>
        </w:r>
        <w:r w:rsidR="0003132A">
          <w:rPr>
            <w:noProof/>
            <w:webHidden/>
          </w:rPr>
          <w:fldChar w:fldCharType="separate"/>
        </w:r>
        <w:r w:rsidR="0003132A">
          <w:rPr>
            <w:noProof/>
            <w:webHidden/>
          </w:rPr>
          <w:t>26</w:t>
        </w:r>
        <w:r w:rsidR="0003132A">
          <w:rPr>
            <w:noProof/>
            <w:webHidden/>
          </w:rPr>
          <w:fldChar w:fldCharType="end"/>
        </w:r>
      </w:hyperlink>
    </w:p>
    <w:p w14:paraId="1A6118E6" w14:textId="3BF91246" w:rsidR="0003132A" w:rsidRDefault="00B93EF1"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3" w:history="1">
        <w:r w:rsidR="0003132A" w:rsidRPr="002D4BB8">
          <w:rPr>
            <w:rStyle w:val="Hyperlink"/>
            <w:noProof/>
          </w:rPr>
          <w:t>Gambar 3.3</w:t>
        </w:r>
        <w:r w:rsidR="0003132A" w:rsidRPr="002D4BB8">
          <w:rPr>
            <w:rStyle w:val="Hyperlink"/>
            <w:noProof/>
            <w:lang w:val="en-US"/>
          </w:rPr>
          <w:t xml:space="preserve"> Alur Pada RAG (Sumber: Benveniste, 2023)</w:t>
        </w:r>
        <w:r w:rsidR="0003132A">
          <w:rPr>
            <w:noProof/>
            <w:webHidden/>
          </w:rPr>
          <w:tab/>
        </w:r>
        <w:r w:rsidR="0003132A">
          <w:rPr>
            <w:noProof/>
            <w:webHidden/>
          </w:rPr>
          <w:fldChar w:fldCharType="begin"/>
        </w:r>
        <w:r w:rsidR="0003132A">
          <w:rPr>
            <w:noProof/>
            <w:webHidden/>
          </w:rPr>
          <w:instrText xml:space="preserve"> PAGEREF _Toc175566393 \h </w:instrText>
        </w:r>
        <w:r w:rsidR="0003132A">
          <w:rPr>
            <w:noProof/>
            <w:webHidden/>
          </w:rPr>
        </w:r>
        <w:r w:rsidR="0003132A">
          <w:rPr>
            <w:noProof/>
            <w:webHidden/>
          </w:rPr>
          <w:fldChar w:fldCharType="separate"/>
        </w:r>
        <w:r w:rsidR="0003132A">
          <w:rPr>
            <w:noProof/>
            <w:webHidden/>
          </w:rPr>
          <w:t>28</w:t>
        </w:r>
        <w:r w:rsidR="0003132A">
          <w:rPr>
            <w:noProof/>
            <w:webHidden/>
          </w:rPr>
          <w:fldChar w:fldCharType="end"/>
        </w:r>
      </w:hyperlink>
    </w:p>
    <w:p w14:paraId="1A04FC0F" w14:textId="60ED1AF1" w:rsidR="0003132A" w:rsidRDefault="00B93EF1"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4" w:history="1">
        <w:r w:rsidR="0003132A" w:rsidRPr="002D4BB8">
          <w:rPr>
            <w:rStyle w:val="Hyperlink"/>
            <w:noProof/>
          </w:rPr>
          <w:t>Gambar 3.4</w:t>
        </w:r>
        <w:r w:rsidR="0003132A" w:rsidRPr="002D4BB8">
          <w:rPr>
            <w:rStyle w:val="Hyperlink"/>
            <w:noProof/>
            <w:lang w:val="en-US"/>
          </w:rPr>
          <w:t xml:space="preserve"> Pipa pengideksan pada RAG (Sumber: Benveniste, 2023)</w:t>
        </w:r>
        <w:r w:rsidR="0003132A">
          <w:rPr>
            <w:noProof/>
            <w:webHidden/>
          </w:rPr>
          <w:tab/>
        </w:r>
        <w:r w:rsidR="0003132A">
          <w:rPr>
            <w:noProof/>
            <w:webHidden/>
          </w:rPr>
          <w:fldChar w:fldCharType="begin"/>
        </w:r>
        <w:r w:rsidR="0003132A">
          <w:rPr>
            <w:noProof/>
            <w:webHidden/>
          </w:rPr>
          <w:instrText xml:space="preserve"> PAGEREF _Toc175566394 \h </w:instrText>
        </w:r>
        <w:r w:rsidR="0003132A">
          <w:rPr>
            <w:noProof/>
            <w:webHidden/>
          </w:rPr>
        </w:r>
        <w:r w:rsidR="0003132A">
          <w:rPr>
            <w:noProof/>
            <w:webHidden/>
          </w:rPr>
          <w:fldChar w:fldCharType="separate"/>
        </w:r>
        <w:r w:rsidR="0003132A">
          <w:rPr>
            <w:noProof/>
            <w:webHidden/>
          </w:rPr>
          <w:t>29</w:t>
        </w:r>
        <w:r w:rsidR="0003132A">
          <w:rPr>
            <w:noProof/>
            <w:webHidden/>
          </w:rPr>
          <w:fldChar w:fldCharType="end"/>
        </w:r>
      </w:hyperlink>
    </w:p>
    <w:p w14:paraId="4C469062" w14:textId="433B5B67" w:rsidR="0003132A" w:rsidRDefault="00B93EF1"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5" w:history="1">
        <w:r w:rsidR="0003132A" w:rsidRPr="002D4BB8">
          <w:rPr>
            <w:rStyle w:val="Hyperlink"/>
            <w:noProof/>
          </w:rPr>
          <w:t>Gambar 3.5</w:t>
        </w:r>
        <w:r w:rsidR="0003132A" w:rsidRPr="002D4BB8">
          <w:rPr>
            <w:rStyle w:val="Hyperlink"/>
            <w:noProof/>
            <w:lang w:val="en-US"/>
          </w:rPr>
          <w:t xml:space="preserve"> Desain UI Chatbot menggunakan Gradio (www.gradio.app, 2024)</w:t>
        </w:r>
        <w:r w:rsidR="0003132A">
          <w:rPr>
            <w:noProof/>
            <w:webHidden/>
          </w:rPr>
          <w:tab/>
        </w:r>
        <w:r w:rsidR="0003132A">
          <w:rPr>
            <w:noProof/>
            <w:webHidden/>
          </w:rPr>
          <w:fldChar w:fldCharType="begin"/>
        </w:r>
        <w:r w:rsidR="0003132A">
          <w:rPr>
            <w:noProof/>
            <w:webHidden/>
          </w:rPr>
          <w:instrText xml:space="preserve"> PAGEREF _Toc175566395 \h </w:instrText>
        </w:r>
        <w:r w:rsidR="0003132A">
          <w:rPr>
            <w:noProof/>
            <w:webHidden/>
          </w:rPr>
        </w:r>
        <w:r w:rsidR="0003132A">
          <w:rPr>
            <w:noProof/>
            <w:webHidden/>
          </w:rPr>
          <w:fldChar w:fldCharType="separate"/>
        </w:r>
        <w:r w:rsidR="0003132A">
          <w:rPr>
            <w:noProof/>
            <w:webHidden/>
          </w:rPr>
          <w:t>32</w:t>
        </w:r>
        <w:r w:rsidR="0003132A">
          <w:rPr>
            <w:noProof/>
            <w:webHidden/>
          </w:rPr>
          <w:fldChar w:fldCharType="end"/>
        </w:r>
      </w:hyperlink>
    </w:p>
    <w:p w14:paraId="4A1DDDA3" w14:textId="5ACDD1E8" w:rsidR="0003132A" w:rsidRDefault="00B93EF1"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6" w:history="1">
        <w:r w:rsidR="0003132A" w:rsidRPr="002D4BB8">
          <w:rPr>
            <w:rStyle w:val="Hyperlink"/>
            <w:noProof/>
          </w:rPr>
          <w:t>Gambar 4.1</w:t>
        </w:r>
        <w:r w:rsidR="0003132A" w:rsidRPr="002D4BB8">
          <w:rPr>
            <w:rStyle w:val="Hyperlink"/>
            <w:noProof/>
            <w:lang w:val="en-US"/>
          </w:rPr>
          <w:t xml:space="preserve"> Contoh Hasil inferensi Chatbot menggunakan desain Gradio UI</w:t>
        </w:r>
        <w:r w:rsidR="0003132A">
          <w:rPr>
            <w:noProof/>
            <w:webHidden/>
          </w:rPr>
          <w:tab/>
        </w:r>
        <w:r w:rsidR="0003132A">
          <w:rPr>
            <w:noProof/>
            <w:webHidden/>
          </w:rPr>
          <w:fldChar w:fldCharType="begin"/>
        </w:r>
        <w:r w:rsidR="0003132A">
          <w:rPr>
            <w:noProof/>
            <w:webHidden/>
          </w:rPr>
          <w:instrText xml:space="preserve"> PAGEREF _Toc175566396 \h </w:instrText>
        </w:r>
        <w:r w:rsidR="0003132A">
          <w:rPr>
            <w:noProof/>
            <w:webHidden/>
          </w:rPr>
        </w:r>
        <w:r w:rsidR="0003132A">
          <w:rPr>
            <w:noProof/>
            <w:webHidden/>
          </w:rPr>
          <w:fldChar w:fldCharType="separate"/>
        </w:r>
        <w:r w:rsidR="0003132A">
          <w:rPr>
            <w:noProof/>
            <w:webHidden/>
          </w:rPr>
          <w:t>34</w:t>
        </w:r>
        <w:r w:rsidR="0003132A">
          <w:rPr>
            <w:noProof/>
            <w:webHidden/>
          </w:rPr>
          <w:fldChar w:fldCharType="end"/>
        </w:r>
      </w:hyperlink>
    </w:p>
    <w:p w14:paraId="76CC8E7A" w14:textId="7117B53E" w:rsidR="0003132A" w:rsidRDefault="00B93EF1"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7" w:history="1">
        <w:r w:rsidR="0003132A" w:rsidRPr="002D4BB8">
          <w:rPr>
            <w:rStyle w:val="Hyperlink"/>
            <w:noProof/>
          </w:rPr>
          <w:t>Gambar 4.2</w:t>
        </w:r>
        <w:r w:rsidR="0003132A" w:rsidRPr="002D4BB8">
          <w:rPr>
            <w:rStyle w:val="Hyperlink"/>
            <w:noProof/>
            <w:lang w:val="en-US"/>
          </w:rPr>
          <w:t xml:space="preserve"> Proses </w:t>
        </w:r>
        <w:r w:rsidR="0003132A" w:rsidRPr="002D4BB8">
          <w:rPr>
            <w:rStyle w:val="Hyperlink"/>
            <w:i/>
            <w:noProof/>
            <w:lang w:val="en-US"/>
          </w:rPr>
          <w:t xml:space="preserve">Fine-tuning </w:t>
        </w:r>
        <w:r w:rsidR="0003132A" w:rsidRPr="002D4BB8">
          <w:rPr>
            <w:rStyle w:val="Hyperlink"/>
            <w:noProof/>
            <w:lang w:val="en-US"/>
          </w:rPr>
          <w:t>pada Model Mistral 7B</w:t>
        </w:r>
        <w:r w:rsidR="0003132A">
          <w:rPr>
            <w:noProof/>
            <w:webHidden/>
          </w:rPr>
          <w:tab/>
        </w:r>
        <w:r w:rsidR="0003132A">
          <w:rPr>
            <w:noProof/>
            <w:webHidden/>
          </w:rPr>
          <w:fldChar w:fldCharType="begin"/>
        </w:r>
        <w:r w:rsidR="0003132A">
          <w:rPr>
            <w:noProof/>
            <w:webHidden/>
          </w:rPr>
          <w:instrText xml:space="preserve"> PAGEREF _Toc175566397 \h </w:instrText>
        </w:r>
        <w:r w:rsidR="0003132A">
          <w:rPr>
            <w:noProof/>
            <w:webHidden/>
          </w:rPr>
        </w:r>
        <w:r w:rsidR="0003132A">
          <w:rPr>
            <w:noProof/>
            <w:webHidden/>
          </w:rPr>
          <w:fldChar w:fldCharType="separate"/>
        </w:r>
        <w:r w:rsidR="0003132A">
          <w:rPr>
            <w:noProof/>
            <w:webHidden/>
          </w:rPr>
          <w:t>35</w:t>
        </w:r>
        <w:r w:rsidR="0003132A">
          <w:rPr>
            <w:noProof/>
            <w:webHidden/>
          </w:rPr>
          <w:fldChar w:fldCharType="end"/>
        </w:r>
      </w:hyperlink>
    </w:p>
    <w:p w14:paraId="2082DD7A" w14:textId="23E45847" w:rsidR="0003132A" w:rsidRDefault="00B93EF1" w:rsidP="00EE5864">
      <w:pPr>
        <w:pStyle w:val="TableofFigures"/>
        <w:tabs>
          <w:tab w:val="right" w:leader="dot" w:pos="8495"/>
        </w:tabs>
        <w:spacing w:line="360" w:lineRule="auto"/>
        <w:ind w:left="1134" w:hanging="1134"/>
        <w:rPr>
          <w:rFonts w:asciiTheme="minorHAnsi" w:eastAsiaTheme="minorEastAsia" w:hAnsiTheme="minorHAnsi" w:cstheme="minorBidi"/>
          <w:bCs w:val="0"/>
          <w:iCs w:val="0"/>
          <w:noProof/>
          <w:sz w:val="22"/>
          <w:szCs w:val="22"/>
          <w:lang w:val="id-ID" w:eastAsia="id-ID"/>
        </w:rPr>
      </w:pPr>
      <w:hyperlink w:anchor="_Toc175566398" w:history="1">
        <w:r w:rsidR="0003132A" w:rsidRPr="00EE5864">
          <w:rPr>
            <w:rStyle w:val="Hyperlink"/>
            <w:noProof/>
            <w:highlight w:val="cyan"/>
          </w:rPr>
          <w:t>Gambar 4.3</w:t>
        </w:r>
        <w:r w:rsidR="0003132A" w:rsidRPr="00EE5864">
          <w:rPr>
            <w:rStyle w:val="Hyperlink"/>
            <w:noProof/>
            <w:highlight w:val="cyan"/>
            <w:lang w:val="en-US"/>
          </w:rPr>
          <w:t xml:space="preserve"> Pipeline RAG, selama fase kueri, mengambil konteks yang paling relevan dari perintah pengguna, meneruskannya ke Model Bahasa Besar</w:t>
        </w:r>
        <w:r w:rsidR="0003132A" w:rsidRPr="00EE5864">
          <w:rPr>
            <w:noProof/>
            <w:webHidden/>
            <w:highlight w:val="cyan"/>
          </w:rPr>
          <w:tab/>
        </w:r>
        <w:r w:rsidR="0003132A" w:rsidRPr="00EE5864">
          <w:rPr>
            <w:noProof/>
            <w:webHidden/>
            <w:highlight w:val="cyan"/>
          </w:rPr>
          <w:fldChar w:fldCharType="begin"/>
        </w:r>
        <w:r w:rsidR="0003132A" w:rsidRPr="00EE5864">
          <w:rPr>
            <w:noProof/>
            <w:webHidden/>
            <w:highlight w:val="cyan"/>
          </w:rPr>
          <w:instrText xml:space="preserve"> PAGEREF _Toc175566398 \h </w:instrText>
        </w:r>
        <w:r w:rsidR="0003132A" w:rsidRPr="00EE5864">
          <w:rPr>
            <w:noProof/>
            <w:webHidden/>
            <w:highlight w:val="cyan"/>
          </w:rPr>
        </w:r>
        <w:r w:rsidR="0003132A" w:rsidRPr="00EE5864">
          <w:rPr>
            <w:noProof/>
            <w:webHidden/>
            <w:highlight w:val="cyan"/>
          </w:rPr>
          <w:fldChar w:fldCharType="separate"/>
        </w:r>
        <w:r w:rsidR="0003132A" w:rsidRPr="00EE5864">
          <w:rPr>
            <w:noProof/>
            <w:webHidden/>
            <w:highlight w:val="cyan"/>
          </w:rPr>
          <w:t>39</w:t>
        </w:r>
        <w:r w:rsidR="0003132A" w:rsidRPr="00EE5864">
          <w:rPr>
            <w:noProof/>
            <w:webHidden/>
            <w:highlight w:val="cyan"/>
          </w:rPr>
          <w:fldChar w:fldCharType="end"/>
        </w:r>
      </w:hyperlink>
    </w:p>
    <w:p w14:paraId="25A2609F" w14:textId="57774E3C"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0" w:name="_Toc164284562"/>
      <w:bookmarkStart w:id="11" w:name="_Toc175688298"/>
      <w:r w:rsidRPr="004F0E17">
        <w:rPr>
          <w:color w:val="FFFFFF" w:themeColor="background1"/>
        </w:rPr>
        <w:t>Daftar Lampiran</w:t>
      </w:r>
      <w:bookmarkEnd w:id="10"/>
      <w:bookmarkEnd w:id="11"/>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565370A9" w14:textId="2CA4D180" w:rsidR="00900A4F" w:rsidRDefault="00861C21"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fldChar w:fldCharType="begin"/>
      </w:r>
      <w:r>
        <w:instrText xml:space="preserve"> TOC \h \z \c "Lampiran" </w:instrText>
      </w:r>
      <w:r>
        <w:fldChar w:fldCharType="separate"/>
      </w:r>
      <w:hyperlink w:anchor="_Toc175566604" w:history="1">
        <w:r w:rsidR="00900A4F" w:rsidRPr="006B62C6">
          <w:rPr>
            <w:rStyle w:val="Hyperlink"/>
            <w:noProof/>
          </w:rPr>
          <w:t>Lampiran 1</w:t>
        </w:r>
        <w:r w:rsidR="00900A4F" w:rsidRPr="006B62C6">
          <w:rPr>
            <w:rStyle w:val="Hyperlink"/>
            <w:noProof/>
            <w:lang w:val="en-US"/>
          </w:rPr>
          <w:t>. 20 sampel dataset QnA di USK</w:t>
        </w:r>
        <w:r w:rsidR="00900A4F">
          <w:rPr>
            <w:noProof/>
            <w:webHidden/>
          </w:rPr>
          <w:tab/>
        </w:r>
        <w:r w:rsidR="00900A4F">
          <w:rPr>
            <w:noProof/>
            <w:webHidden/>
          </w:rPr>
          <w:fldChar w:fldCharType="begin"/>
        </w:r>
        <w:r w:rsidR="00900A4F">
          <w:rPr>
            <w:noProof/>
            <w:webHidden/>
          </w:rPr>
          <w:instrText xml:space="preserve"> PAGEREF _Toc175566604 \h </w:instrText>
        </w:r>
        <w:r w:rsidR="00900A4F">
          <w:rPr>
            <w:noProof/>
            <w:webHidden/>
          </w:rPr>
        </w:r>
        <w:r w:rsidR="00900A4F">
          <w:rPr>
            <w:noProof/>
            <w:webHidden/>
          </w:rPr>
          <w:fldChar w:fldCharType="separate"/>
        </w:r>
        <w:r w:rsidR="00900A4F">
          <w:rPr>
            <w:noProof/>
            <w:webHidden/>
          </w:rPr>
          <w:t>54</w:t>
        </w:r>
        <w:r w:rsidR="00900A4F">
          <w:rPr>
            <w:noProof/>
            <w:webHidden/>
          </w:rPr>
          <w:fldChar w:fldCharType="end"/>
        </w:r>
      </w:hyperlink>
    </w:p>
    <w:p w14:paraId="5A15D4B1" w14:textId="2748CAEE" w:rsidR="00900A4F" w:rsidRDefault="00B93EF1"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605" w:history="1">
        <w:r w:rsidR="00900A4F" w:rsidRPr="006B62C6">
          <w:rPr>
            <w:rStyle w:val="Hyperlink"/>
            <w:noProof/>
          </w:rPr>
          <w:t>Lampiran 2</w:t>
        </w:r>
        <w:r w:rsidR="00900A4F" w:rsidRPr="006B62C6">
          <w:rPr>
            <w:rStyle w:val="Hyperlink"/>
            <w:noProof/>
            <w:lang w:val="en-US"/>
          </w:rPr>
          <w:t>. Sampel dataset pada metode RAG</w:t>
        </w:r>
        <w:r w:rsidR="00900A4F">
          <w:rPr>
            <w:noProof/>
            <w:webHidden/>
          </w:rPr>
          <w:tab/>
        </w:r>
        <w:r w:rsidR="00900A4F">
          <w:rPr>
            <w:noProof/>
            <w:webHidden/>
          </w:rPr>
          <w:fldChar w:fldCharType="begin"/>
        </w:r>
        <w:r w:rsidR="00900A4F">
          <w:rPr>
            <w:noProof/>
            <w:webHidden/>
          </w:rPr>
          <w:instrText xml:space="preserve"> PAGEREF _Toc175566605 \h </w:instrText>
        </w:r>
        <w:r w:rsidR="00900A4F">
          <w:rPr>
            <w:noProof/>
            <w:webHidden/>
          </w:rPr>
        </w:r>
        <w:r w:rsidR="00900A4F">
          <w:rPr>
            <w:noProof/>
            <w:webHidden/>
          </w:rPr>
          <w:fldChar w:fldCharType="separate"/>
        </w:r>
        <w:r w:rsidR="00900A4F">
          <w:rPr>
            <w:noProof/>
            <w:webHidden/>
          </w:rPr>
          <w:t>58</w:t>
        </w:r>
        <w:r w:rsidR="00900A4F">
          <w:rPr>
            <w:noProof/>
            <w:webHidden/>
          </w:rPr>
          <w:fldChar w:fldCharType="end"/>
        </w:r>
      </w:hyperlink>
    </w:p>
    <w:p w14:paraId="35CCF337" w14:textId="128D6737"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8834C8">
          <w:footerReference w:type="default" r:id="rId12"/>
          <w:pgSz w:w="11907" w:h="16840" w:code="9"/>
          <w:pgMar w:top="1985" w:right="1701" w:bottom="1701" w:left="1701" w:header="567" w:footer="567" w:gutter="0"/>
          <w:pgNumType w:fmt="lowerRoman" w:start="3"/>
          <w:cols w:space="720"/>
        </w:sectPr>
      </w:pPr>
    </w:p>
    <w:p w14:paraId="5EF12B37" w14:textId="16055CE6" w:rsidR="008C1B41" w:rsidRPr="00A25460" w:rsidRDefault="00A23963" w:rsidP="002A6F34">
      <w:pPr>
        <w:pStyle w:val="Heading1"/>
        <w:numPr>
          <w:ilvl w:val="0"/>
          <w:numId w:val="3"/>
        </w:numPr>
        <w:ind w:left="0" w:firstLine="0"/>
      </w:pPr>
      <w:bookmarkStart w:id="12" w:name="_Toc175688299"/>
      <w:r w:rsidRPr="00A25460">
        <w:rPr>
          <w:lang w:val="en-US"/>
        </w:rPr>
        <w:lastRenderedPageBreak/>
        <w:t>BAB I</w:t>
      </w:r>
      <w:r w:rsidR="005E4851" w:rsidRPr="00A25460">
        <w:br/>
      </w:r>
      <w:bookmarkStart w:id="13" w:name="_Toc163126451"/>
      <w:r w:rsidR="00DE24F2" w:rsidRPr="00A25460">
        <w:t>PENDAHULUAN</w:t>
      </w:r>
      <w:bookmarkEnd w:id="12"/>
      <w:bookmarkEnd w:id="13"/>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4" w:name="_Toc163126452"/>
      <w:bookmarkStart w:id="15" w:name="_Toc175688300"/>
      <w:r w:rsidRPr="00A25460">
        <w:t>Latar Belakang</w:t>
      </w:r>
      <w:bookmarkEnd w:id="14"/>
      <w:bookmarkEnd w:id="15"/>
    </w:p>
    <w:p w14:paraId="5F7F6853" w14:textId="3DFC767A" w:rsidR="001E0BAD" w:rsidRPr="00F97AF1" w:rsidRDefault="006202D7" w:rsidP="001E0BAD">
      <w:pPr>
        <w:spacing w:line="360" w:lineRule="auto"/>
        <w:ind w:firstLine="708"/>
        <w:jc w:val="both"/>
        <w:rPr>
          <w:iCs w:val="0"/>
        </w:rPr>
      </w:pPr>
      <w:r>
        <w:rPr>
          <w:iCs w:val="0"/>
        </w:rPr>
        <w:t xml:space="preserve"> </w:t>
      </w:r>
      <w:bookmarkStart w:id="16"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7" w:name="_Hlk165444612"/>
      <w:r w:rsidRPr="00F97AF1">
        <w:rPr>
          <w:iCs w:val="0"/>
        </w:rPr>
        <w:t>.</w:t>
      </w:r>
      <w:bookmarkEnd w:id="17"/>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6"/>
      <w:r w:rsidR="00793CF2" w:rsidRPr="00AF211D">
        <w:t>.</w:t>
      </w:r>
    </w:p>
    <w:p w14:paraId="7C997E4A" w14:textId="375ED7F7" w:rsidR="008C1B41" w:rsidRPr="00A25460" w:rsidRDefault="000F6DB3" w:rsidP="00415063">
      <w:pPr>
        <w:pStyle w:val="Heading2"/>
      </w:pPr>
      <w:bookmarkStart w:id="18" w:name="_Toc163126453"/>
      <w:bookmarkStart w:id="19" w:name="_Toc175688301"/>
      <w:r w:rsidRPr="00A25460">
        <w:rPr>
          <w:lang w:val="id-ID"/>
        </w:rPr>
        <w:t>Rumusan M</w:t>
      </w:r>
      <w:r w:rsidRPr="00A25460">
        <w:t>asalah</w:t>
      </w:r>
      <w:bookmarkEnd w:id="18"/>
      <w:bookmarkEnd w:id="19"/>
    </w:p>
    <w:p w14:paraId="59256488" w14:textId="77777777" w:rsidR="00AE06C4" w:rsidRPr="00A25460" w:rsidRDefault="00AE06C4" w:rsidP="00EB688F">
      <w:pPr>
        <w:spacing w:line="360" w:lineRule="auto"/>
        <w:ind w:firstLine="709"/>
      </w:pPr>
      <w:r w:rsidRPr="00A25460">
        <w:t>Berdasarkan latar belakang yang telah diuraikan di atas, ada beberapa rumusan masalah yang perlu diteliti untuk menemukan solusinya. Adapun rumusan masalah dari penelitian ini adalah sebagai berikut:</w:t>
      </w:r>
    </w:p>
    <w:p w14:paraId="0D3B8410" w14:textId="49309FCC" w:rsidR="001F6657" w:rsidRPr="001F30DD" w:rsidRDefault="00596951" w:rsidP="002A6F34">
      <w:pPr>
        <w:numPr>
          <w:ilvl w:val="0"/>
          <w:numId w:val="4"/>
        </w:numPr>
        <w:autoSpaceDE/>
        <w:autoSpaceDN/>
        <w:spacing w:line="360" w:lineRule="auto"/>
        <w:ind w:left="426" w:hanging="359"/>
        <w:jc w:val="both"/>
        <w:rPr>
          <w:highlight w:val="cyan"/>
        </w:rPr>
      </w:pPr>
      <w:r w:rsidRPr="001F30DD">
        <w:rPr>
          <w:highlight w:val="cyan"/>
        </w:rPr>
        <w:t xml:space="preserve">Pertanyaan </w:t>
      </w:r>
      <w:r w:rsidR="00737EE7" w:rsidRPr="001F30DD">
        <w:rPr>
          <w:highlight w:val="cyan"/>
        </w:rPr>
        <w:t xml:space="preserve">dan jawaban </w:t>
      </w:r>
      <w:r w:rsidRPr="001F30DD">
        <w:rPr>
          <w:highlight w:val="cyan"/>
        </w:rPr>
        <w:t xml:space="preserve">terkait akademik </w:t>
      </w:r>
      <w:r w:rsidR="0002061F" w:rsidRPr="001F30DD">
        <w:rPr>
          <w:highlight w:val="cyan"/>
        </w:rPr>
        <w:t xml:space="preserve">selama </w:t>
      </w:r>
      <w:r w:rsidR="00022C33" w:rsidRPr="001F30DD">
        <w:rPr>
          <w:highlight w:val="cyan"/>
        </w:rPr>
        <w:t xml:space="preserve">ini </w:t>
      </w:r>
      <w:r w:rsidR="00737EE7" w:rsidRPr="001F30DD">
        <w:rPr>
          <w:highlight w:val="cyan"/>
        </w:rPr>
        <w:t xml:space="preserve">disusun </w:t>
      </w:r>
      <w:r w:rsidR="0002061F" w:rsidRPr="001F30DD">
        <w:rPr>
          <w:highlight w:val="cyan"/>
        </w:rPr>
        <w:t xml:space="preserve">dalam bentuk </w:t>
      </w:r>
      <w:r w:rsidR="0002061F" w:rsidRPr="001F30DD">
        <w:rPr>
          <w:i/>
          <w:iCs w:val="0"/>
          <w:highlight w:val="cyan"/>
        </w:rPr>
        <w:t xml:space="preserve">Frequently Asked Question </w:t>
      </w:r>
      <w:r w:rsidR="0002061F" w:rsidRPr="001F30DD">
        <w:rPr>
          <w:highlight w:val="cyan"/>
        </w:rPr>
        <w:t>(FAQ)</w:t>
      </w:r>
      <w:r w:rsidR="00022C33" w:rsidRPr="001F30DD">
        <w:rPr>
          <w:highlight w:val="cyan"/>
        </w:rPr>
        <w:t>.</w:t>
      </w:r>
      <w:r w:rsidR="001B18D6" w:rsidRPr="001F30DD">
        <w:rPr>
          <w:highlight w:val="cyan"/>
        </w:rPr>
        <w:t xml:space="preserve"> FAQ </w:t>
      </w:r>
      <w:r w:rsidR="00BF1FD9" w:rsidRPr="001F30DD">
        <w:rPr>
          <w:highlight w:val="cyan"/>
        </w:rPr>
        <w:t xml:space="preserve">ini </w:t>
      </w:r>
      <w:r w:rsidR="001B18D6" w:rsidRPr="001F30DD">
        <w:rPr>
          <w:highlight w:val="cyan"/>
        </w:rPr>
        <w:t xml:space="preserve">tidak interaktif sehingga </w:t>
      </w:r>
      <w:r w:rsidR="00D1757B" w:rsidRPr="001F30DD">
        <w:rPr>
          <w:highlight w:val="cyan"/>
        </w:rPr>
        <w:t xml:space="preserve">jawaban atau </w:t>
      </w:r>
      <w:r w:rsidR="001B18D6" w:rsidRPr="001F30DD">
        <w:rPr>
          <w:highlight w:val="cyan"/>
        </w:rPr>
        <w:t xml:space="preserve">informasi harus dicari dalam daftar FAQ tersebut. Oleh karena itu, dibutuhkan alternatif </w:t>
      </w:r>
      <w:r w:rsidR="00187B14" w:rsidRPr="001F30DD">
        <w:rPr>
          <w:highlight w:val="cyan"/>
        </w:rPr>
        <w:t xml:space="preserve">cara </w:t>
      </w:r>
      <w:r w:rsidR="001B18D6" w:rsidRPr="001F30DD">
        <w:rPr>
          <w:highlight w:val="cyan"/>
        </w:rPr>
        <w:t xml:space="preserve">penyampaian informasi yang interaktif </w:t>
      </w:r>
      <w:r w:rsidR="00D2627C" w:rsidRPr="001F30DD">
        <w:rPr>
          <w:highlight w:val="cyan"/>
        </w:rPr>
        <w:t>menggunakan</w:t>
      </w:r>
      <w:r w:rsidR="001B18D6" w:rsidRPr="001F30DD">
        <w:rPr>
          <w:highlight w:val="cyan"/>
        </w:rPr>
        <w:t xml:space="preserve"> chatbot.</w:t>
      </w:r>
    </w:p>
    <w:p w14:paraId="68C10A11" w14:textId="50EBF3CB" w:rsidR="00E27744" w:rsidRPr="001F30DD" w:rsidRDefault="00E27744" w:rsidP="002A6F34">
      <w:pPr>
        <w:numPr>
          <w:ilvl w:val="0"/>
          <w:numId w:val="4"/>
        </w:numPr>
        <w:autoSpaceDE/>
        <w:autoSpaceDN/>
        <w:spacing w:line="360" w:lineRule="auto"/>
        <w:ind w:left="426" w:hanging="359"/>
        <w:jc w:val="both"/>
        <w:rPr>
          <w:highlight w:val="cyan"/>
        </w:rPr>
      </w:pPr>
      <w:r w:rsidRPr="001F30DD">
        <w:rPr>
          <w:highlight w:val="cyan"/>
        </w:rPr>
        <w:t xml:space="preserve">Belum diketahui </w:t>
      </w:r>
      <w:r w:rsidR="00EE5864" w:rsidRPr="001F30DD">
        <w:rPr>
          <w:highlight w:val="cyan"/>
        </w:rPr>
        <w:t xml:space="preserve">kinerja </w:t>
      </w:r>
      <w:r w:rsidRPr="001F30DD">
        <w:rPr>
          <w:highlight w:val="cyan"/>
        </w:rPr>
        <w:t xml:space="preserve">metode </w:t>
      </w:r>
      <w:r w:rsidRPr="001F30DD">
        <w:rPr>
          <w:i/>
          <w:iCs w:val="0"/>
          <w:highlight w:val="cyan"/>
        </w:rPr>
        <w:t>fine-tuning</w:t>
      </w:r>
      <w:r w:rsidRPr="001F30DD">
        <w:rPr>
          <w:highlight w:val="cyan"/>
        </w:rPr>
        <w:t xml:space="preserve"> </w:t>
      </w:r>
      <w:r w:rsidR="00EE5864" w:rsidRPr="001F30DD">
        <w:rPr>
          <w:highlight w:val="cyan"/>
        </w:rPr>
        <w:t xml:space="preserve">dan RAG dalam pengembangan chatbot untuk informasi akademik di </w:t>
      </w:r>
      <w:r w:rsidRPr="001F30DD">
        <w:rPr>
          <w:highlight w:val="cyan"/>
        </w:rPr>
        <w:t>USK.</w:t>
      </w:r>
    </w:p>
    <w:p w14:paraId="30AFF0B3" w14:textId="0E7215B2" w:rsidR="008C1B41" w:rsidRDefault="009C4DB4" w:rsidP="009C4DB4">
      <w:pPr>
        <w:numPr>
          <w:ilvl w:val="0"/>
          <w:numId w:val="4"/>
        </w:numPr>
        <w:autoSpaceDE/>
        <w:autoSpaceDN/>
        <w:spacing w:line="360" w:lineRule="auto"/>
        <w:ind w:left="426" w:hanging="359"/>
        <w:jc w:val="both"/>
      </w:pPr>
      <w:r w:rsidRPr="001F30DD">
        <w:rPr>
          <w:highlight w:val="cyan"/>
        </w:rPr>
        <w:t>Belum tersedia dokumen eksternal dalam bentuk pernyataan yang diperlukan untuk menggunakan RAG dalam pengembangan LLM di bidang akademik</w:t>
      </w:r>
      <w:r w:rsidR="00405DE0" w:rsidRPr="001F30DD">
        <w:rPr>
          <w:highlight w:val="cyan"/>
        </w:rPr>
        <w:t>.</w:t>
      </w:r>
    </w:p>
    <w:p w14:paraId="0C68D71E" w14:textId="77777777" w:rsidR="009C4DB4" w:rsidRDefault="009C4DB4" w:rsidP="009C4DB4">
      <w:pPr>
        <w:autoSpaceDE/>
        <w:autoSpaceDN/>
        <w:spacing w:line="360" w:lineRule="auto"/>
        <w:jc w:val="both"/>
      </w:pPr>
    </w:p>
    <w:p w14:paraId="5737E0BF" w14:textId="77777777" w:rsidR="009C4DB4" w:rsidRDefault="009C4DB4" w:rsidP="009C4DB4">
      <w:pPr>
        <w:autoSpaceDE/>
        <w:autoSpaceDN/>
        <w:spacing w:line="360" w:lineRule="auto"/>
        <w:jc w:val="both"/>
      </w:pPr>
    </w:p>
    <w:p w14:paraId="0078A74F" w14:textId="77777777" w:rsidR="009C4DB4" w:rsidRPr="00A25460" w:rsidRDefault="009C4DB4" w:rsidP="009C4DB4">
      <w:pPr>
        <w:autoSpaceDE/>
        <w:autoSpaceDN/>
        <w:spacing w:line="360" w:lineRule="auto"/>
        <w:jc w:val="both"/>
      </w:pPr>
    </w:p>
    <w:p w14:paraId="68B1DC31" w14:textId="7F654713" w:rsidR="008C1B41" w:rsidRPr="00A25460" w:rsidRDefault="000F6DB3" w:rsidP="00415063">
      <w:pPr>
        <w:pStyle w:val="Heading2"/>
        <w:rPr>
          <w:lang w:val="id-ID"/>
        </w:rPr>
      </w:pPr>
      <w:bookmarkStart w:id="20" w:name="_Toc163126454"/>
      <w:bookmarkStart w:id="21" w:name="_Toc175688302"/>
      <w:r w:rsidRPr="00A25460">
        <w:lastRenderedPageBreak/>
        <w:t>Tujuan</w:t>
      </w:r>
      <w:r w:rsidRPr="00A25460">
        <w:rPr>
          <w:lang w:val="id-ID"/>
        </w:rPr>
        <w:t xml:space="preserve"> Penelitian</w:t>
      </w:r>
      <w:bookmarkEnd w:id="20"/>
      <w:bookmarkEnd w:id="21"/>
    </w:p>
    <w:p w14:paraId="37C9CEDA" w14:textId="77777777" w:rsidR="00AE06C4" w:rsidRPr="00A25460" w:rsidRDefault="00AE06C4" w:rsidP="00AE06C4">
      <w:pPr>
        <w:spacing w:line="360" w:lineRule="auto"/>
      </w:pPr>
      <w:r w:rsidRPr="00A25460">
        <w:t>Adapun Tujuan dari penelitian ini adalah sebagai berikut:</w:t>
      </w:r>
    </w:p>
    <w:p w14:paraId="5B990B72" w14:textId="29A20178" w:rsidR="00B168C3" w:rsidRPr="001F30DD" w:rsidRDefault="00A9509A" w:rsidP="002A6F34">
      <w:pPr>
        <w:pStyle w:val="ListParagraph"/>
        <w:numPr>
          <w:ilvl w:val="0"/>
          <w:numId w:val="6"/>
        </w:numPr>
        <w:autoSpaceDE/>
        <w:autoSpaceDN/>
        <w:ind w:left="426"/>
        <w:jc w:val="both"/>
        <w:rPr>
          <w:highlight w:val="cyan"/>
        </w:rPr>
      </w:pPr>
      <w:r w:rsidRPr="001F30DD">
        <w:rPr>
          <w:color w:val="000000" w:themeColor="text1"/>
          <w:highlight w:val="cyan"/>
        </w:rPr>
        <w:t>Mengembangkan</w:t>
      </w:r>
      <w:r w:rsidR="00B168C3" w:rsidRPr="001F30DD">
        <w:rPr>
          <w:color w:val="000000" w:themeColor="text1"/>
          <w:highlight w:val="cyan"/>
        </w:rPr>
        <w:t xml:space="preserve"> </w:t>
      </w:r>
      <w:r w:rsidR="00460A5A" w:rsidRPr="001F30DD">
        <w:rPr>
          <w:color w:val="000000" w:themeColor="text1"/>
          <w:highlight w:val="cyan"/>
        </w:rPr>
        <w:t>LLM</w:t>
      </w:r>
      <w:r w:rsidR="00CF0434" w:rsidRPr="001F30DD">
        <w:rPr>
          <w:color w:val="000000" w:themeColor="text1"/>
          <w:highlight w:val="cyan"/>
        </w:rPr>
        <w:t xml:space="preserve"> </w:t>
      </w:r>
      <w:r w:rsidRPr="001F30DD">
        <w:rPr>
          <w:highlight w:val="cyan"/>
        </w:rPr>
        <w:t xml:space="preserve"> </w:t>
      </w:r>
      <w:r w:rsidR="00CF0434" w:rsidRPr="001F30DD">
        <w:rPr>
          <w:highlight w:val="cyan"/>
        </w:rPr>
        <w:t xml:space="preserve">yang dapat memberikan </w:t>
      </w:r>
      <w:r w:rsidRPr="001F30DD">
        <w:rPr>
          <w:highlight w:val="cyan"/>
        </w:rPr>
        <w:t xml:space="preserve">informasi </w:t>
      </w:r>
      <w:r w:rsidR="00CF0434" w:rsidRPr="001F30DD">
        <w:rPr>
          <w:highlight w:val="cyan"/>
        </w:rPr>
        <w:t xml:space="preserve">akademik </w:t>
      </w:r>
      <w:r w:rsidRPr="001F30DD">
        <w:rPr>
          <w:highlight w:val="cyan"/>
        </w:rPr>
        <w:t>di USK</w:t>
      </w:r>
      <w:r w:rsidR="00B168C3" w:rsidRPr="001F30DD">
        <w:rPr>
          <w:highlight w:val="cyan"/>
        </w:rPr>
        <w:t>.</w:t>
      </w:r>
    </w:p>
    <w:p w14:paraId="43508197" w14:textId="2A38CD1F" w:rsidR="00D94AE0" w:rsidRPr="001F30DD" w:rsidRDefault="00CF0434" w:rsidP="002A6F34">
      <w:pPr>
        <w:pStyle w:val="ListParagraph"/>
        <w:numPr>
          <w:ilvl w:val="0"/>
          <w:numId w:val="6"/>
        </w:numPr>
        <w:autoSpaceDE/>
        <w:autoSpaceDN/>
        <w:ind w:left="426"/>
        <w:jc w:val="both"/>
        <w:rPr>
          <w:highlight w:val="cyan"/>
        </w:rPr>
      </w:pPr>
      <w:r w:rsidRPr="001F30DD">
        <w:rPr>
          <w:color w:val="000000" w:themeColor="text1"/>
          <w:highlight w:val="cyan"/>
        </w:rPr>
        <w:t>Mendapatkan metode dengan kinerja terbaik dalam pengembangan chatbot</w:t>
      </w:r>
      <w:r w:rsidR="00D94AE0" w:rsidRPr="001F30DD">
        <w:rPr>
          <w:color w:val="000000" w:themeColor="text1"/>
          <w:highlight w:val="cyan"/>
        </w:rPr>
        <w:t>.</w:t>
      </w:r>
    </w:p>
    <w:p w14:paraId="1E8EA521" w14:textId="70D4A256" w:rsidR="003F695E" w:rsidRPr="001F30DD" w:rsidRDefault="00CF0434" w:rsidP="002A6F34">
      <w:pPr>
        <w:numPr>
          <w:ilvl w:val="0"/>
          <w:numId w:val="6"/>
        </w:numPr>
        <w:pBdr>
          <w:top w:val="nil"/>
          <w:left w:val="nil"/>
          <w:bottom w:val="nil"/>
          <w:right w:val="nil"/>
          <w:between w:val="nil"/>
        </w:pBdr>
        <w:autoSpaceDE/>
        <w:autoSpaceDN/>
        <w:spacing w:after="240" w:line="360" w:lineRule="auto"/>
        <w:ind w:left="426"/>
        <w:jc w:val="both"/>
        <w:rPr>
          <w:highlight w:val="cyan"/>
        </w:rPr>
      </w:pPr>
      <w:r w:rsidRPr="001F30DD">
        <w:rPr>
          <w:color w:val="000000" w:themeColor="text1"/>
          <w:highlight w:val="cyan"/>
        </w:rPr>
        <w:t xml:space="preserve">Mengumpulkan </w:t>
      </w:r>
      <w:r w:rsidRPr="001F30DD">
        <w:rPr>
          <w:highlight w:val="cyan"/>
        </w:rPr>
        <w:t xml:space="preserve">dokumen eksternal </w:t>
      </w:r>
      <w:r w:rsidR="00E96B21" w:rsidRPr="001F30DD">
        <w:rPr>
          <w:highlight w:val="cyan"/>
        </w:rPr>
        <w:t xml:space="preserve">yang </w:t>
      </w:r>
      <w:r w:rsidRPr="001F30DD">
        <w:rPr>
          <w:highlight w:val="cyan"/>
        </w:rPr>
        <w:t>akan digunakan pada metode RAG dalam pengembangan LLM di bidang akademik</w:t>
      </w:r>
      <w:r w:rsidR="00A9509A" w:rsidRPr="001F30DD">
        <w:rPr>
          <w:color w:val="000000" w:themeColor="text1"/>
          <w:highlight w:val="cyan"/>
        </w:rPr>
        <w:t>.</w:t>
      </w:r>
    </w:p>
    <w:p w14:paraId="6FFED18B" w14:textId="3C8B9720" w:rsidR="004E42B7" w:rsidRPr="00A25460" w:rsidRDefault="000F6DB3" w:rsidP="0037775E">
      <w:pPr>
        <w:pStyle w:val="Heading2"/>
        <w:rPr>
          <w:lang w:val="id-ID"/>
        </w:rPr>
      </w:pPr>
      <w:bookmarkStart w:id="22" w:name="_Toc163126455"/>
      <w:bookmarkStart w:id="23" w:name="_Toc175688303"/>
      <w:r w:rsidRPr="00A25460">
        <w:t>Manfaat</w:t>
      </w:r>
      <w:r w:rsidRPr="00A25460">
        <w:rPr>
          <w:lang w:val="id-ID"/>
        </w:rPr>
        <w:t xml:space="preserve"> Penelitian</w:t>
      </w:r>
      <w:bookmarkEnd w:id="22"/>
      <w:bookmarkEnd w:id="23"/>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1498786A" w:rsidR="00B110B3" w:rsidRPr="001F30DD"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 xml:space="preserve">informasi </w:t>
      </w:r>
      <w:r w:rsidR="00A30519" w:rsidRPr="001F30DD">
        <w:rPr>
          <w:color w:val="000000" w:themeColor="text1"/>
          <w:highlight w:val="cyan"/>
        </w:rPr>
        <w:t xml:space="preserve">akademik </w:t>
      </w:r>
      <w:r w:rsidRPr="001F30DD">
        <w:rPr>
          <w:color w:val="000000" w:themeColor="text1"/>
          <w:highlight w:val="cyan"/>
        </w:rPr>
        <w:t>di USK</w:t>
      </w:r>
      <w:r w:rsidR="00460A5A" w:rsidRPr="001F30DD">
        <w:rPr>
          <w:color w:val="000000" w:themeColor="text1"/>
          <w:highlight w:val="cyan"/>
        </w:rPr>
        <w:t xml:space="preserve"> </w:t>
      </w:r>
      <w:r w:rsidRPr="001F30DD">
        <w:rPr>
          <w:color w:val="000000" w:themeColor="text1"/>
          <w:highlight w:val="cyan"/>
        </w:rPr>
        <w:t xml:space="preserve">yang dapat diakses </w:t>
      </w:r>
      <w:r w:rsidR="00A30519" w:rsidRPr="001F30DD">
        <w:rPr>
          <w:color w:val="000000" w:themeColor="text1"/>
          <w:highlight w:val="cyan"/>
        </w:rPr>
        <w:t xml:space="preserve">secara interaktif </w:t>
      </w:r>
      <w:r w:rsidRPr="001F30DD">
        <w:rPr>
          <w:color w:val="000000" w:themeColor="text1"/>
          <w:highlight w:val="cyan"/>
        </w:rPr>
        <w:t>dengan memanfaatkan LLM.</w:t>
      </w:r>
    </w:p>
    <w:p w14:paraId="78B01AD1" w14:textId="6748248C" w:rsidR="00A30519" w:rsidRPr="001F30DD"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Didapatkan metode terbaik dalam penerapan LLM di bidang Akademik.</w:t>
      </w:r>
    </w:p>
    <w:p w14:paraId="1C35D8A6" w14:textId="218210A4" w:rsidR="00B110B3" w:rsidRPr="001F30DD"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Tersedia dokumen eksternal yang dapat digunakan dalam pengembangan LLM dengan metode RAG.</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4" w:name="_Toc175688304"/>
      <w:r w:rsidRPr="00A25460">
        <w:rPr>
          <w:lang w:val="en-US"/>
        </w:rPr>
        <w:lastRenderedPageBreak/>
        <w:t>BAB II</w:t>
      </w:r>
      <w:r w:rsidR="005E4851" w:rsidRPr="00A25460">
        <w:br/>
      </w:r>
      <w:bookmarkStart w:id="25" w:name="_Toc163126456"/>
      <w:r w:rsidR="00E11F26" w:rsidRPr="00A25460">
        <w:t>TINJAUAN KEPUSTAKAAN</w:t>
      </w:r>
      <w:bookmarkEnd w:id="24"/>
      <w:bookmarkEnd w:id="25"/>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6" w:name="_Toc163073894"/>
      <w:bookmarkStart w:id="27" w:name="_Toc175688305"/>
      <w:r w:rsidRPr="00A25460">
        <w:rPr>
          <w:i/>
          <w:iCs w:val="0"/>
        </w:rPr>
        <w:t xml:space="preserve">Artificial </w:t>
      </w:r>
      <w:r w:rsidRPr="00A25460">
        <w:rPr>
          <w:i/>
          <w:iCs w:val="0"/>
          <w:color w:val="000000"/>
        </w:rPr>
        <w:t>Intelligence</w:t>
      </w:r>
      <w:r w:rsidRPr="00A25460">
        <w:t xml:space="preserve"> (AI)</w:t>
      </w:r>
      <w:bookmarkEnd w:id="26"/>
      <w:bookmarkEnd w:id="27"/>
    </w:p>
    <w:p w14:paraId="71E27EB4" w14:textId="05919CB4"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8"/>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29" w:name="_Toc163073888"/>
      <w:bookmarkStart w:id="30" w:name="_Toc175688306"/>
      <w:r w:rsidRPr="00A25460">
        <w:rPr>
          <w:i/>
          <w:iCs w:val="0"/>
        </w:rPr>
        <w:t>Natural Language Processing</w:t>
      </w:r>
      <w:r w:rsidRPr="00A25460">
        <w:t xml:space="preserve"> (NLP)</w:t>
      </w:r>
      <w:bookmarkEnd w:id="29"/>
      <w:bookmarkEnd w:id="30"/>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1" w:name="_Toc163073889"/>
      <w:bookmarkStart w:id="32" w:name="_Toc175688307"/>
      <w:r w:rsidRPr="00A25460">
        <w:rPr>
          <w:i/>
          <w:iCs w:val="0"/>
        </w:rPr>
        <w:t>Large Language Models</w:t>
      </w:r>
      <w:r w:rsidRPr="00A25460">
        <w:t xml:space="preserve"> (LLM)</w:t>
      </w:r>
      <w:bookmarkEnd w:id="31"/>
      <w:bookmarkEnd w:id="32"/>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melakukan tugas pemrosesan bahasa alami (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39" w:name="_Toc175688308"/>
      <w:r w:rsidRPr="00A25460">
        <w:rPr>
          <w:i/>
          <w:iCs w:val="0"/>
          <w:lang w:val="en-US"/>
        </w:rPr>
        <w:t>Chatbot</w:t>
      </w:r>
      <w:bookmarkEnd w:id="39"/>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0" w:name="_Toc175688309"/>
      <w:r w:rsidRPr="00A25460">
        <w:rPr>
          <w:i/>
          <w:iCs w:val="0"/>
        </w:rPr>
        <w:t>Model Mistral 7B</w:t>
      </w:r>
      <w:bookmarkEnd w:id="40"/>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3ACAFBE" w:rsidR="00B42F95" w:rsidRPr="00A25460" w:rsidRDefault="00B42F95" w:rsidP="00354CE9">
      <w:pPr>
        <w:spacing w:line="360" w:lineRule="auto"/>
        <w:ind w:firstLine="709"/>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187A51" w:rsidRPr="00A25460">
        <w:t xml:space="preserve">Gambar </w:t>
      </w:r>
      <w:r w:rsidR="00187A51">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B03157C" w:rsidR="00B003F2" w:rsidRDefault="00637F02" w:rsidP="005B4E49">
      <w:pPr>
        <w:pStyle w:val="Caption"/>
        <w:spacing w:line="360" w:lineRule="auto"/>
        <w:ind w:left="426" w:hanging="426"/>
        <w:jc w:val="left"/>
        <w:rPr>
          <w:szCs w:val="24"/>
        </w:rPr>
      </w:pPr>
      <w:bookmarkStart w:id="41" w:name="_Ref163394814"/>
      <w:bookmarkStart w:id="42" w:name="_Toc175566386"/>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41"/>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2"/>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96BB95D"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187A51" w:rsidRPr="00A25460">
        <w:t xml:space="preserve">Tabel </w:t>
      </w:r>
      <w:r w:rsidR="00187A51">
        <w:rPr>
          <w:noProof/>
        </w:rPr>
        <w:t>2.1</w:t>
      </w:r>
      <w:r w:rsidRPr="00A25460">
        <w:rPr>
          <w:lang w:val="en-US"/>
        </w:rPr>
        <w:fldChar w:fldCharType="end"/>
      </w:r>
      <w:r w:rsidR="00B42F95" w:rsidRPr="00A25460">
        <w:rPr>
          <w:lang w:val="en-US"/>
        </w:rPr>
        <w:t>.</w:t>
      </w:r>
    </w:p>
    <w:p w14:paraId="3A4422A4" w14:textId="4E9D0CA9" w:rsidR="001A4266" w:rsidRPr="00A25460" w:rsidRDefault="001A4266" w:rsidP="00837C13">
      <w:pPr>
        <w:pStyle w:val="Caption"/>
        <w:spacing w:before="240" w:line="360" w:lineRule="auto"/>
      </w:pPr>
      <w:bookmarkStart w:id="43" w:name="_Ref163923223"/>
      <w:bookmarkStart w:id="44" w:name="_Toc175566369"/>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43"/>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4"/>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5" w:name="_Toc175688310"/>
      <w:r w:rsidRPr="00A25460">
        <w:rPr>
          <w:i/>
          <w:iCs w:val="0"/>
          <w:lang w:val="en-US"/>
        </w:rPr>
        <w:t>Model Llama</w:t>
      </w:r>
      <w:r w:rsidR="00066459" w:rsidRPr="00A25460">
        <w:rPr>
          <w:i/>
          <w:iCs w:val="0"/>
          <w:lang w:val="en-US"/>
        </w:rPr>
        <w:t xml:space="preserve"> </w:t>
      </w:r>
      <w:r w:rsidRPr="00A25460">
        <w:rPr>
          <w:i/>
          <w:iCs w:val="0"/>
          <w:lang w:val="en-US"/>
        </w:rPr>
        <w:t>2</w:t>
      </w:r>
      <w:bookmarkEnd w:id="45"/>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F8BB24" w14:textId="77777777" w:rsidR="00187A51" w:rsidRPr="00A25460" w:rsidRDefault="00A30404" w:rsidP="00274B90">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557675C7" w:rsidR="001F675F" w:rsidRPr="00876D35" w:rsidRDefault="00187A51"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5EA5C4C" w14:textId="6658BCAC" w:rsidR="00187A51" w:rsidRPr="00274B90" w:rsidRDefault="00B003F2" w:rsidP="00274B90">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A2546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A25460">
        <w:rPr>
          <w:lang w:val="en-US"/>
        </w:rPr>
        <w:fldChar w:fldCharType="separate"/>
      </w:r>
    </w:p>
    <w:p w14:paraId="0A27657E" w14:textId="4CA03EA9" w:rsidR="00D10DFA" w:rsidRDefault="00187A51" w:rsidP="00CF5829">
      <w:pPr>
        <w:spacing w:line="360" w:lineRule="auto"/>
        <w:ind w:firstLine="644"/>
        <w:jc w:val="both"/>
        <w:rPr>
          <w:lang w:val="id-ID"/>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6" w:name="_Ref163888308"/>
      <w:bookmarkStart w:id="47" w:name="_Ref164281746"/>
      <w:bookmarkStart w:id="48" w:name="_Ref164281741"/>
    </w:p>
    <w:p w14:paraId="1C28EA31" w14:textId="77777777" w:rsidR="00274B90" w:rsidRDefault="00274B90" w:rsidP="00CF5829">
      <w:pPr>
        <w:spacing w:line="360" w:lineRule="auto"/>
        <w:ind w:firstLine="644"/>
        <w:jc w:val="both"/>
        <w:rPr>
          <w:noProof/>
        </w:rPr>
      </w:pPr>
    </w:p>
    <w:p w14:paraId="4C68A1ED" w14:textId="1FD7A42C" w:rsidR="00027314" w:rsidRPr="00A25460" w:rsidRDefault="00066459" w:rsidP="00274B90">
      <w:pPr>
        <w:spacing w:line="360" w:lineRule="auto"/>
        <w:ind w:firstLine="567"/>
        <w:jc w:val="center"/>
      </w:pPr>
      <w:bookmarkStart w:id="49" w:name="_Toc175566370"/>
      <w:r w:rsidRPr="00A25460">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46"/>
      <w:bookmarkEnd w:id="47"/>
      <w:r w:rsidRPr="00A25460">
        <w:rPr>
          <w:lang w:val="en-US"/>
        </w:rPr>
        <w:t xml:space="preserve"> Distribusi bahasa pada data prapelatihan</w:t>
      </w:r>
      <w:bookmarkEnd w:id="48"/>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49"/>
      <w:r w:rsidR="005B4E49">
        <w:rPr>
          <w:lang w:val="en-US"/>
        </w:rPr>
        <w:fldChar w:fldCharType="end"/>
      </w:r>
    </w:p>
    <w:p w14:paraId="06BEDED9" w14:textId="77777777" w:rsidR="00187A51" w:rsidRPr="00A25460" w:rsidRDefault="007C55D1" w:rsidP="00187A51">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3168CE1F" w:rsidR="00027314" w:rsidRPr="00A25460" w:rsidRDefault="00187A51"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0" w:name="_Ref164282176"/>
    </w:p>
    <w:p w14:paraId="1E5EF5FB" w14:textId="61EB1C64" w:rsidR="005B4E49" w:rsidRDefault="001D2527" w:rsidP="005B4E49">
      <w:pPr>
        <w:spacing w:line="360" w:lineRule="auto"/>
        <w:rPr>
          <w:lang w:val="en-US"/>
        </w:rPr>
      </w:pPr>
      <w:bookmarkStart w:id="51" w:name="_Toc175566371"/>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50"/>
      <w:r w:rsidRPr="00A25460">
        <w:rPr>
          <w:lang w:val="en-US"/>
        </w:rPr>
        <w:t xml:space="preserve"> Perbadingan performa pada model dasar sumber terbuka</w:t>
      </w:r>
      <w:bookmarkEnd w:id="51"/>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5211C718" w:rsidR="005668D7" w:rsidRDefault="008E5D83" w:rsidP="005668D7">
      <w:pPr>
        <w:pStyle w:val="Caption"/>
        <w:spacing w:line="360" w:lineRule="auto"/>
        <w:jc w:val="left"/>
        <w:rPr>
          <w:lang w:val="en-US"/>
        </w:rPr>
      </w:pPr>
      <w:bookmarkStart w:id="52" w:name="_Ref164282354"/>
      <w:bookmarkStart w:id="53" w:name="_Toc175566372"/>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52"/>
      <w:r w:rsidRPr="00A25460">
        <w:rPr>
          <w:lang w:val="en-US"/>
        </w:rPr>
        <w:t xml:space="preserve"> Perbandingan </w:t>
      </w:r>
      <w:r w:rsidR="00772987" w:rsidRPr="00A25460">
        <w:rPr>
          <w:lang w:val="en-US"/>
        </w:rPr>
        <w:t>performa pada</w:t>
      </w:r>
      <w:r w:rsidRPr="00A25460">
        <w:rPr>
          <w:lang w:val="en-US"/>
        </w:rPr>
        <w:t xml:space="preserve"> model sumber tertutup</w:t>
      </w:r>
      <w:bookmarkEnd w:id="53"/>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4" w:name="_Toc175688311"/>
      <w:r w:rsidRPr="00A25460">
        <w:rPr>
          <w:i/>
          <w:iCs w:val="0"/>
        </w:rPr>
        <w:t>Fine-tuning</w:t>
      </w:r>
      <w:bookmarkEnd w:id="54"/>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5" w:name="_Hlk157074077"/>
      <w:r w:rsidRPr="00A25460">
        <w:rPr>
          <w:i/>
          <w:iCs w:val="0"/>
        </w:rPr>
        <w:t>training model</w:t>
      </w:r>
      <w:r w:rsidRPr="00A25460">
        <w:t xml:space="preserve"> dengan task yang spesifik menggunakan model yang sudah dilatih dengan dataset </w:t>
      </w:r>
      <w:bookmarkEnd w:id="55"/>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D7D8783" w:rsidR="00E11F26" w:rsidRDefault="00637F02" w:rsidP="00B24634">
      <w:pPr>
        <w:pStyle w:val="Caption"/>
        <w:spacing w:before="240" w:after="240" w:line="360" w:lineRule="auto"/>
        <w:rPr>
          <w:lang w:val="en-US"/>
        </w:rPr>
      </w:pPr>
      <w:bookmarkStart w:id="56" w:name="_Toc175566387"/>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6"/>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7"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8" w:name="_Toc175688312"/>
      <w:r w:rsidRPr="00A25460">
        <w:rPr>
          <w:i/>
          <w:iCs w:val="0"/>
        </w:rPr>
        <w:t>Retrieval Augmented Generation</w:t>
      </w:r>
      <w:r w:rsidRPr="00A25460">
        <w:t xml:space="preserve"> (RAG)</w:t>
      </w:r>
      <w:bookmarkEnd w:id="57"/>
      <w:bookmarkEnd w:id="58"/>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50A840F2"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187A51" w:rsidRPr="00A25460">
        <w:t xml:space="preserve">Gambar </w:t>
      </w:r>
      <w:r w:rsidR="00187A51">
        <w:rPr>
          <w:noProof/>
        </w:rPr>
        <w:t>2</w:t>
      </w:r>
      <w:r w:rsidR="00187A51">
        <w:t>.</w:t>
      </w:r>
      <w:r w:rsidR="00187A51">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6A76484" w:rsidR="00834B8A" w:rsidRDefault="00637F02" w:rsidP="00AB35C9">
      <w:pPr>
        <w:pStyle w:val="Caption"/>
        <w:spacing w:line="360" w:lineRule="auto"/>
        <w:jc w:val="left"/>
        <w:rPr>
          <w:lang w:val="en-ID"/>
        </w:rPr>
      </w:pPr>
      <w:bookmarkStart w:id="59" w:name="_Ref173157591"/>
      <w:bookmarkStart w:id="60" w:name="_Toc175566388"/>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59"/>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0"/>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1" w:name="_Toc175688313"/>
      <w:r w:rsidRPr="00C62ACA">
        <w:rPr>
          <w:lang w:val="en-ID"/>
        </w:rPr>
        <w:t>Kuantisasi</w:t>
      </w:r>
      <w:bookmarkEnd w:id="61"/>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3A2BE152" w:rsidR="00C62ACA" w:rsidRDefault="00C62ACA" w:rsidP="002F6BA5">
      <w:pPr>
        <w:pStyle w:val="Caption"/>
        <w:spacing w:line="360" w:lineRule="auto"/>
        <w:rPr>
          <w:lang w:val="en-US"/>
        </w:rPr>
      </w:pPr>
      <w:bookmarkStart w:id="62" w:name="_Toc175566389"/>
      <w:r>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2"/>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7D32B60" w:rsidR="00D2109F" w:rsidRDefault="00D2109F" w:rsidP="007B6EED">
      <w:pPr>
        <w:pStyle w:val="Caption"/>
        <w:spacing w:after="240" w:line="360" w:lineRule="auto"/>
        <w:rPr>
          <w:lang w:val="en-US"/>
        </w:rPr>
      </w:pPr>
      <w:bookmarkStart w:id="63" w:name="_Toc175566390"/>
      <w:r>
        <w:t xml:space="preserve">Gambar </w:t>
      </w:r>
      <w:r>
        <w:fldChar w:fldCharType="begin"/>
      </w:r>
      <w:r>
        <w:instrText xml:space="preserve"> STYLEREF 1 \s </w:instrText>
      </w:r>
      <w:r>
        <w:fldChar w:fldCharType="separate"/>
      </w:r>
      <w:r w:rsidR="00187A51">
        <w:rPr>
          <w:noProof/>
        </w:rPr>
        <w:t>2</w:t>
      </w:r>
      <w:r>
        <w:fldChar w:fldCharType="end"/>
      </w:r>
      <w:r>
        <w:t>.</w:t>
      </w:r>
      <w:r>
        <w:fldChar w:fldCharType="begin"/>
      </w:r>
      <w:r>
        <w:instrText xml:space="preserve"> SEQ Gambar \* ARABIC \s 1 </w:instrText>
      </w:r>
      <w:r>
        <w:fldChar w:fldCharType="separate"/>
      </w:r>
      <w:r w:rsidR="00187A51">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4658AD">
        <w:rPr>
          <w:lang w:val="en-US"/>
        </w:rPr>
        <w:fldChar w:fldCharType="end"/>
      </w:r>
    </w:p>
    <w:p w14:paraId="43F9F979" w14:textId="096A82C4"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187A51">
        <w:t xml:space="preserve">Tabel </w:t>
      </w:r>
      <w:r w:rsidR="00187A51">
        <w:rPr>
          <w:noProof/>
        </w:rPr>
        <w:t>2</w:t>
      </w:r>
      <w:r w:rsidR="00187A51">
        <w:t>.</w:t>
      </w:r>
      <w:r w:rsidR="00187A51">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75C7ECFE" w:rsidR="00D407A0" w:rsidRPr="00D407A0" w:rsidRDefault="00D407A0" w:rsidP="00733EE6">
      <w:pPr>
        <w:pStyle w:val="Caption"/>
        <w:spacing w:line="360" w:lineRule="auto"/>
        <w:ind w:left="993" w:hanging="993"/>
        <w:rPr>
          <w:lang w:val="en-US"/>
        </w:rPr>
      </w:pPr>
      <w:bookmarkStart w:id="64" w:name="_Ref173008523"/>
      <w:bookmarkStart w:id="65" w:name="_Toc175566373"/>
      <w:r>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64"/>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5"/>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6" w:name="_Toc163073885"/>
      <w:bookmarkStart w:id="67" w:name="_Toc175688314"/>
      <w:r w:rsidRPr="00A25460">
        <w:t xml:space="preserve">GPTQ: </w:t>
      </w:r>
      <w:r w:rsidRPr="00A25460">
        <w:rPr>
          <w:i/>
          <w:iCs w:val="0"/>
        </w:rPr>
        <w:t>Post-Training Quantization For GPT</w:t>
      </w:r>
      <w:bookmarkEnd w:id="66"/>
      <w:bookmarkEnd w:id="67"/>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8" w:name="_Toc163073886"/>
      <w:bookmarkStart w:id="69" w:name="_Toc175688315"/>
      <w:r w:rsidRPr="00A25460">
        <w:t xml:space="preserve">GGUF: </w:t>
      </w:r>
      <w:r w:rsidRPr="00A25460">
        <w:rPr>
          <w:i/>
          <w:iCs w:val="0"/>
        </w:rPr>
        <w:t>GPT-Generated Unified Format</w:t>
      </w:r>
      <w:bookmarkEnd w:id="68"/>
      <w:bookmarkEnd w:id="69"/>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0" w:name="_Toc175688316"/>
      <w:r w:rsidRPr="00A25460">
        <w:rPr>
          <w:i/>
          <w:iCs w:val="0"/>
          <w:lang w:val="en-US"/>
        </w:rPr>
        <w:t>Dataset</w:t>
      </w:r>
      <w:bookmarkEnd w:id="70"/>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1" w:name="_Toc163073895"/>
      <w:bookmarkStart w:id="72" w:name="_Toc175688317"/>
      <w:r w:rsidRPr="00A25460">
        <w:rPr>
          <w:i/>
          <w:iCs w:val="0"/>
        </w:rPr>
        <w:t>U</w:t>
      </w:r>
      <w:r w:rsidR="005930DA" w:rsidRPr="00A25460">
        <w:rPr>
          <w:i/>
          <w:iCs w:val="0"/>
        </w:rPr>
        <w:t>SK</w:t>
      </w:r>
      <w:r w:rsidR="005930DA" w:rsidRPr="00A25460">
        <w:t xml:space="preserve"> </w:t>
      </w:r>
      <w:r w:rsidRPr="00A25460">
        <w:rPr>
          <w:i/>
          <w:iCs w:val="0"/>
        </w:rPr>
        <w:t>Dataset</w:t>
      </w:r>
      <w:bookmarkEnd w:id="71"/>
      <w:bookmarkEnd w:id="72"/>
    </w:p>
    <w:p w14:paraId="7AA4DCEC" w14:textId="743CCFD3"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3" w:name="_lnxbz9" w:colFirst="0" w:colLast="0"/>
      <w:bookmarkEnd w:id="73"/>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4" w:name="_Toc163073896"/>
      <w:bookmarkStart w:id="75" w:name="_Toc175688318"/>
      <w:r w:rsidRPr="00A25460">
        <w:rPr>
          <w:rFonts w:eastAsiaTheme="minorEastAsia"/>
          <w:i/>
          <w:iCs w:val="0"/>
          <w:color w:val="000000" w:themeColor="text1"/>
        </w:rPr>
        <w:t>Python</w:t>
      </w:r>
      <w:bookmarkEnd w:id="74"/>
      <w:bookmarkEnd w:id="75"/>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6" w:name="_Toc175688319"/>
      <w:r w:rsidR="00A23963" w:rsidRPr="00A25460">
        <w:rPr>
          <w:lang w:val="en-US"/>
        </w:rPr>
        <w:lastRenderedPageBreak/>
        <w:t>BAB III</w:t>
      </w:r>
      <w:r w:rsidR="005E4851" w:rsidRPr="00A25460">
        <w:br/>
      </w:r>
      <w:bookmarkStart w:id="77" w:name="_Toc163126458"/>
      <w:r w:rsidR="00E11F26" w:rsidRPr="00A25460">
        <w:t>METODOLOGI PENELITIAN</w:t>
      </w:r>
      <w:bookmarkEnd w:id="76"/>
      <w:bookmarkEnd w:id="77"/>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8" w:name="_Toc163126459"/>
      <w:bookmarkStart w:id="79" w:name="_Toc175688320"/>
      <w:r w:rsidRPr="00A25460">
        <w:rPr>
          <w:lang w:val="id-ID"/>
        </w:rPr>
        <w:t xml:space="preserve">Tempat </w:t>
      </w:r>
      <w:r w:rsidR="00497D17" w:rsidRPr="00A25460">
        <w:rPr>
          <w:lang w:val="en-US"/>
        </w:rPr>
        <w:t xml:space="preserve">dan Waktu </w:t>
      </w:r>
      <w:r w:rsidRPr="00A25460">
        <w:rPr>
          <w:lang w:val="id-ID"/>
        </w:rPr>
        <w:t>Penelitian</w:t>
      </w:r>
      <w:bookmarkEnd w:id="78"/>
      <w:bookmarkEnd w:id="79"/>
    </w:p>
    <w:p w14:paraId="0D97EA09" w14:textId="64CA4062" w:rsidR="00497D17" w:rsidRPr="00A25460" w:rsidRDefault="00497D17" w:rsidP="00274B90">
      <w:pPr>
        <w:spacing w:after="120" w:line="360" w:lineRule="auto"/>
        <w:ind w:firstLine="709"/>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187A51" w:rsidRPr="00A25460">
        <w:t xml:space="preserve">Tabel </w:t>
      </w:r>
      <w:r w:rsidR="00187A51">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61515CA6" w:rsidR="003F2DFC" w:rsidRPr="00A25460" w:rsidRDefault="003F2DFC" w:rsidP="00725163">
      <w:pPr>
        <w:pStyle w:val="Caption"/>
        <w:spacing w:line="360" w:lineRule="auto"/>
        <w:ind w:firstLine="284"/>
        <w:rPr>
          <w:lang w:val="en-US"/>
        </w:rPr>
      </w:pPr>
      <w:bookmarkStart w:id="80" w:name="_Ref163395989"/>
      <w:bookmarkStart w:id="81" w:name="_Toc175566374"/>
      <w:r w:rsidRPr="00A25460">
        <w:t xml:space="preserve">Tabel </w:t>
      </w:r>
      <w:r w:rsidR="00D64AFC">
        <w:fldChar w:fldCharType="begin"/>
      </w:r>
      <w:r w:rsidR="00D64AFC">
        <w:instrText xml:space="preserve"> STYLEREF 1 \s </w:instrText>
      </w:r>
      <w:r w:rsidR="00D64AFC">
        <w:fldChar w:fldCharType="separate"/>
      </w:r>
      <w:r w:rsidR="00D64AFC">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80"/>
      <w:r w:rsidRPr="00A25460">
        <w:rPr>
          <w:lang w:val="en-US"/>
        </w:rPr>
        <w:t xml:space="preserve"> Jadwal Kegiatan</w:t>
      </w:r>
      <w:bookmarkEnd w:id="81"/>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7B7496">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shd w:val="clear" w:color="auto" w:fill="A6A6A6" w:themeFill="background1" w:themeFillShade="A6"/>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2" w:name="_Toc175688321"/>
      <w:r w:rsidRPr="00A25460">
        <w:rPr>
          <w:lang w:val="en-US"/>
        </w:rPr>
        <w:t>Alat dan Bahan</w:t>
      </w:r>
      <w:bookmarkEnd w:id="82"/>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49B7467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187A51" w:rsidRPr="00A25460">
        <w:t xml:space="preserve">Tabel </w:t>
      </w:r>
      <w:r w:rsidR="00187A51">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4DEDA4F3" w:rsidR="00725163" w:rsidRPr="00A25460" w:rsidRDefault="00725163" w:rsidP="00F527EC">
      <w:pPr>
        <w:pStyle w:val="Caption"/>
        <w:spacing w:line="360" w:lineRule="auto"/>
        <w:rPr>
          <w:lang w:val="en-US"/>
        </w:rPr>
      </w:pPr>
      <w:bookmarkStart w:id="83" w:name="_Ref164284289"/>
      <w:bookmarkStart w:id="84" w:name="_Toc175566375"/>
      <w:r w:rsidRPr="00A25460">
        <w:t xml:space="preserve">Tabel </w:t>
      </w:r>
      <w:r w:rsidR="00D64AFC">
        <w:fldChar w:fldCharType="begin"/>
      </w:r>
      <w:r w:rsidR="00D64AFC">
        <w:instrText xml:space="preserve"> STYLEREF 1 \s </w:instrText>
      </w:r>
      <w:r w:rsidR="00D64AFC">
        <w:fldChar w:fldCharType="separate"/>
      </w:r>
      <w:r w:rsidR="00D64AFC">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83"/>
      <w:r w:rsidRPr="00A25460">
        <w:rPr>
          <w:lang w:val="en-US"/>
        </w:rPr>
        <w:t xml:space="preserve"> Alat dan Bahan</w:t>
      </w:r>
      <w:bookmarkEnd w:id="84"/>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5" w:name="_Toc175688322"/>
      <w:r w:rsidRPr="00A25460">
        <w:t>Metode Penelitian</w:t>
      </w:r>
      <w:bookmarkEnd w:id="85"/>
    </w:p>
    <w:p w14:paraId="6047709D" w14:textId="0F666B8D"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187A51" w:rsidRPr="00A25460">
        <w:t xml:space="preserve">Gambar </w:t>
      </w:r>
      <w:r w:rsidR="00187A51">
        <w:rPr>
          <w:noProof/>
        </w:rPr>
        <w:t>3.1</w:t>
      </w:r>
      <w:r w:rsidR="00741E0D" w:rsidRPr="00A25460">
        <w:fldChar w:fldCharType="end"/>
      </w:r>
      <w:r w:rsidR="00C951DC">
        <w:rPr>
          <w:lang w:val="id-ID"/>
        </w:rPr>
        <w:t>.</w:t>
      </w:r>
    </w:p>
    <w:p w14:paraId="3CCA8589" w14:textId="77777777" w:rsidR="000C5B0D" w:rsidRPr="00A25460" w:rsidRDefault="000C5B0D" w:rsidP="005761A2">
      <w:pPr>
        <w:keepNext/>
        <w:spacing w:line="360" w:lineRule="auto"/>
        <w:jc w:val="center"/>
      </w:pPr>
      <w:r w:rsidRPr="00A25460">
        <w:rPr>
          <w:noProof/>
        </w:rPr>
        <w:drawing>
          <wp:inline distT="0" distB="0" distL="0" distR="0" wp14:anchorId="719369B6" wp14:editId="447F01AE">
            <wp:extent cx="2386965" cy="2879124"/>
            <wp:effectExtent l="0" t="0" r="0" b="0"/>
            <wp:docPr id="547273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73618" name=""/>
                    <pic:cNvPicPr/>
                  </pic:nvPicPr>
                  <pic:blipFill>
                    <a:blip r:embed="rId23"/>
                    <a:stretch>
                      <a:fillRect/>
                    </a:stretch>
                  </pic:blipFill>
                  <pic:spPr>
                    <a:xfrm>
                      <a:off x="0" y="0"/>
                      <a:ext cx="2443949" cy="2947858"/>
                    </a:xfrm>
                    <a:prstGeom prst="rect">
                      <a:avLst/>
                    </a:prstGeom>
                  </pic:spPr>
                </pic:pic>
              </a:graphicData>
            </a:graphic>
          </wp:inline>
        </w:drawing>
      </w:r>
    </w:p>
    <w:p w14:paraId="4071B24F" w14:textId="12180C2C" w:rsidR="000C5B0D" w:rsidRDefault="000C5B0D" w:rsidP="005C1644">
      <w:pPr>
        <w:pStyle w:val="Caption"/>
        <w:spacing w:line="360" w:lineRule="auto"/>
        <w:rPr>
          <w:szCs w:val="24"/>
        </w:rPr>
      </w:pPr>
      <w:bookmarkStart w:id="86" w:name="_Ref164283940"/>
      <w:bookmarkStart w:id="87" w:name="_Toc175566391"/>
      <w:r w:rsidRPr="00A25460">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86"/>
      <w:r w:rsidRPr="00A25460">
        <w:rPr>
          <w:lang w:val="en-US"/>
        </w:rPr>
        <w:t xml:space="preserve"> </w:t>
      </w:r>
      <w:r w:rsidRPr="00A25460">
        <w:rPr>
          <w:i/>
          <w:szCs w:val="24"/>
        </w:rPr>
        <w:t>Flowchart</w:t>
      </w:r>
      <w:r w:rsidRPr="00A25460">
        <w:rPr>
          <w:szCs w:val="24"/>
        </w:rPr>
        <w:t xml:space="preserve"> Alur Penelitian</w:t>
      </w:r>
      <w:bookmarkEnd w:id="87"/>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07321F2A" w14:textId="76EB7FFF"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1F911A42"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187A51">
        <w:t xml:space="preserve">Gambar </w:t>
      </w:r>
      <w:r w:rsidR="00187A51">
        <w:rPr>
          <w:noProof/>
        </w:rPr>
        <w:t>3.2</w:t>
      </w:r>
      <w:r w:rsidR="00455F0D">
        <w:rPr>
          <w:lang w:val="en-US"/>
        </w:rPr>
        <w:fldChar w:fldCharType="end"/>
      </w:r>
      <w:r w:rsidR="000B5778">
        <w:rPr>
          <w:lang w:val="en-US"/>
        </w:rPr>
        <w:t xml:space="preserve"> </w:t>
      </w:r>
      <w:r w:rsidR="000B577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0B5778">
        <w:rPr>
          <w:lang w:val="en-US"/>
        </w:rPr>
        <w:fldChar w:fldCharType="separate"/>
      </w:r>
      <w:r w:rsidR="003C2084" w:rsidRPr="003C2084">
        <w:rPr>
          <w:noProof/>
          <w:lang w:val="en-US"/>
        </w:rPr>
        <w:t>(Benveniste, 2023)</w:t>
      </w:r>
      <w:r w:rsidR="000B5778">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248F3106" w:rsidR="009D6083" w:rsidRDefault="00455F0D" w:rsidP="005C1644">
      <w:pPr>
        <w:pStyle w:val="Caption"/>
        <w:spacing w:after="240" w:line="360" w:lineRule="auto"/>
        <w:rPr>
          <w:lang w:val="en-US"/>
        </w:rPr>
      </w:pPr>
      <w:bookmarkStart w:id="88" w:name="_Ref164613426"/>
      <w:bookmarkStart w:id="89" w:name="_Toc175566392"/>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88"/>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9"/>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lastRenderedPageBreak/>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0183A94F"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w:t>
      </w:r>
      <w:r w:rsidRPr="009D6083">
        <w:rPr>
          <w:lang w:val="en-US"/>
        </w:rPr>
        <w:lastRenderedPageBreak/>
        <w:t xml:space="preserve">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42B814A9"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187A51">
        <w:t xml:space="preserve">Gambar </w:t>
      </w:r>
      <w:r w:rsidR="00187A51">
        <w:rPr>
          <w:noProof/>
        </w:rPr>
        <w:t>3</w:t>
      </w:r>
      <w:r w:rsidR="00187A51">
        <w:t>.</w:t>
      </w:r>
      <w:r w:rsidR="00187A51">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59378C8" w:rsidR="00266E68" w:rsidRDefault="00266E68" w:rsidP="003C2084">
      <w:pPr>
        <w:pStyle w:val="Caption"/>
        <w:spacing w:line="360" w:lineRule="auto"/>
        <w:rPr>
          <w:lang w:val="en-US"/>
        </w:rPr>
      </w:pPr>
      <w:bookmarkStart w:id="90" w:name="_Ref164615528"/>
      <w:bookmarkStart w:id="91" w:name="_Toc175566393"/>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90"/>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1"/>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1B5E9AE4"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hanya memerlukan pipeline pengindeksan dan pipeline penyajian. Pipa pengindeksan digunakan untuk mengubah data menjadi 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187A51">
        <w:t xml:space="preserve">Gambar </w:t>
      </w:r>
      <w:r w:rsidR="00187A51">
        <w:rPr>
          <w:noProof/>
        </w:rPr>
        <w:t>3</w:t>
      </w:r>
      <w:r w:rsidR="00187A51">
        <w:t>.</w:t>
      </w:r>
      <w:r w:rsidR="00187A51">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lastRenderedPageBreak/>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31142B48" w:rsidR="00B33870" w:rsidRDefault="00266E68" w:rsidP="005C1644">
      <w:pPr>
        <w:pStyle w:val="Caption"/>
        <w:spacing w:after="240" w:line="360" w:lineRule="auto"/>
        <w:rPr>
          <w:lang w:val="en-US"/>
        </w:rPr>
      </w:pPr>
      <w:bookmarkStart w:id="92" w:name="_Ref164615669"/>
      <w:bookmarkStart w:id="93" w:name="_Toc175566394"/>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bookmarkEnd w:id="92"/>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3"/>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EA732A7" w:rsidR="00B825DD" w:rsidRPr="00F91DED" w:rsidRDefault="00B825DD" w:rsidP="005C1644">
      <w:pPr>
        <w:pStyle w:val="Caption"/>
        <w:spacing w:line="360" w:lineRule="auto"/>
        <w:rPr>
          <w:lang w:val="en-US"/>
        </w:rPr>
      </w:pPr>
      <w:bookmarkStart w:id="94" w:name="_Toc175566395"/>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5</w:t>
      </w:r>
      <w:r w:rsidR="00D2109F">
        <w:fldChar w:fldCharType="end"/>
      </w:r>
      <w:r>
        <w:rPr>
          <w:lang w:val="en-US"/>
        </w:rPr>
        <w:t xml:space="preserve"> </w:t>
      </w:r>
      <w:bookmarkStart w:id="95" w:name="_Hlk165742833"/>
      <w:r>
        <w:rPr>
          <w:lang w:val="en-US"/>
        </w:rPr>
        <w:t>Desain UI Chatbot menggunakan Gradio</w:t>
      </w:r>
      <w:bookmarkEnd w:id="95"/>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4"/>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6" w:name="_Toc175688323"/>
      <w:bookmarkStart w:id="97" w:name="_Toc163126463"/>
      <w:r w:rsidRPr="005C11B9">
        <w:lastRenderedPageBreak/>
        <w:t xml:space="preserve">BAB IV </w:t>
      </w:r>
      <w:r w:rsidRPr="005C11B9">
        <w:br/>
        <w:t>HASIL DAN PEMBAHASAN</w:t>
      </w:r>
      <w:bookmarkEnd w:id="96"/>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5D1C9ADE" w:rsidR="007127BE" w:rsidRDefault="007127BE" w:rsidP="00D1516A">
      <w:pPr>
        <w:spacing w:line="360" w:lineRule="auto"/>
        <w:ind w:firstLine="709"/>
        <w:jc w:val="both"/>
      </w:pPr>
      <w:bookmarkStart w:id="98"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8"/>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9" w:name="_Toc175688324"/>
      <w:r>
        <w:t xml:space="preserve">Tampilan Chatbot dan </w:t>
      </w:r>
      <w:r w:rsidR="00362397">
        <w:rPr>
          <w:lang w:val="en-US"/>
        </w:rPr>
        <w:t xml:space="preserve">Hasil </w:t>
      </w:r>
      <w:r w:rsidR="007127BE">
        <w:rPr>
          <w:lang w:val="en-US"/>
        </w:rPr>
        <w:t>Inferensi LLM</w:t>
      </w:r>
      <w:bookmarkEnd w:id="99"/>
    </w:p>
    <w:p w14:paraId="1C395490" w14:textId="53D2C3F0" w:rsidR="00F35FD4" w:rsidRDefault="00A06952" w:rsidP="00D1516A">
      <w:pPr>
        <w:spacing w:line="360" w:lineRule="auto"/>
        <w:ind w:firstLine="709"/>
        <w:jc w:val="both"/>
      </w:pPr>
      <w:bookmarkStart w:id="100"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0"/>
      <w:r w:rsidR="00F35FD4">
        <w:t xml:space="preserve"> </w:t>
      </w:r>
      <w:r w:rsidR="004C6BCF">
        <w:fldChar w:fldCharType="begin"/>
      </w:r>
      <w:r w:rsidR="004C6BCF">
        <w:instrText xml:space="preserve"> REF _Ref166177302 \h </w:instrText>
      </w:r>
      <w:r w:rsidR="004C6BCF">
        <w:fldChar w:fldCharType="separate"/>
      </w:r>
      <w:r w:rsidR="00187A51">
        <w:t xml:space="preserve">Gambar </w:t>
      </w:r>
      <w:r w:rsidR="00187A51">
        <w:rPr>
          <w:noProof/>
        </w:rPr>
        <w:t>4</w:t>
      </w:r>
      <w:r w:rsidR="00187A51">
        <w:t>.</w:t>
      </w:r>
      <w:r w:rsidR="00187A51">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27A01DE" w:rsidR="0012790F" w:rsidRPr="005C1644" w:rsidRDefault="008E6012" w:rsidP="005C1644">
      <w:pPr>
        <w:pStyle w:val="Caption"/>
        <w:spacing w:after="240" w:line="360" w:lineRule="auto"/>
        <w:rPr>
          <w:lang w:val="en-US"/>
        </w:rPr>
      </w:pPr>
      <w:bookmarkStart w:id="101" w:name="_Ref166177302"/>
      <w:bookmarkStart w:id="102" w:name="_Toc175566396"/>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101"/>
      <w:r>
        <w:rPr>
          <w:lang w:val="en-US"/>
        </w:rPr>
        <w:t xml:space="preserve"> </w:t>
      </w:r>
      <w:bookmarkStart w:id="103"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2"/>
      <w:bookmarkEnd w:id="103"/>
      <w:r>
        <w:rPr>
          <w:lang w:val="en-US"/>
        </w:rPr>
        <w:t xml:space="preserve"> </w:t>
      </w:r>
    </w:p>
    <w:p w14:paraId="50B97756" w14:textId="46F3431F" w:rsidR="00362397" w:rsidRPr="00DD11F9" w:rsidRDefault="00F35FD4" w:rsidP="00D1516A">
      <w:pPr>
        <w:spacing w:line="360" w:lineRule="auto"/>
        <w:ind w:firstLine="709"/>
        <w:jc w:val="both"/>
      </w:pPr>
      <w:bookmarkStart w:id="104"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4"/>
    </w:p>
    <w:p w14:paraId="5E865D10" w14:textId="77777777" w:rsidR="00362397" w:rsidRDefault="00362397" w:rsidP="008B0972"/>
    <w:p w14:paraId="63AD2905" w14:textId="7E5FB691" w:rsidR="00362397" w:rsidRPr="00A25460" w:rsidRDefault="007621FF" w:rsidP="00264EA8">
      <w:pPr>
        <w:pStyle w:val="Heading2"/>
        <w:rPr>
          <w:lang w:val="id-ID"/>
        </w:rPr>
      </w:pPr>
      <w:bookmarkStart w:id="105" w:name="_Toc175688325"/>
      <w:r>
        <w:rPr>
          <w:lang w:val="en-US"/>
        </w:rPr>
        <w:t xml:space="preserve">Kondisi </w:t>
      </w:r>
      <w:r w:rsidR="00362397">
        <w:rPr>
          <w:lang w:val="en-US"/>
        </w:rPr>
        <w:t>Dataset</w:t>
      </w:r>
      <w:bookmarkEnd w:id="105"/>
      <w:r w:rsidR="00362397">
        <w:rPr>
          <w:lang w:val="en-US"/>
        </w:rPr>
        <w:t xml:space="preserve"> </w:t>
      </w:r>
    </w:p>
    <w:p w14:paraId="20022EF2" w14:textId="19811FE3"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w:t>
      </w:r>
      <w:r w:rsidR="00B95CCF" w:rsidRPr="00D1516A">
        <w:rPr>
          <w:highlight w:val="cyan"/>
          <w:lang w:val="id-ID"/>
        </w:rPr>
        <w:t>D</w:t>
      </w:r>
      <w:r w:rsidRPr="00D1516A">
        <w:rPr>
          <w:highlight w:val="cyan"/>
          <w:lang w:val="en-US"/>
        </w:rPr>
        <w:t>ata</w:t>
      </w:r>
      <w:r>
        <w:rPr>
          <w:lang w:val="en-US"/>
        </w:rPr>
        <w:t xml:space="preserve">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r w:rsidR="00DB67BC">
        <w:rPr>
          <w:lang w:val="en-US"/>
        </w:rPr>
        <w:t xml:space="preserve"> </w:t>
      </w:r>
      <w:r w:rsidR="00B95CCF" w:rsidRPr="00D1516A">
        <w:rPr>
          <w:highlight w:val="cyan"/>
          <w:lang w:val="id-ID"/>
        </w:rPr>
        <w:t>Terdapat</w:t>
      </w:r>
      <w:r w:rsidR="00B95CCF">
        <w:rPr>
          <w:lang w:val="id-ID"/>
        </w:rPr>
        <w:t xml:space="preserve"> </w:t>
      </w:r>
      <w:r w:rsidR="00DB67BC">
        <w:rPr>
          <w:lang w:val="en-US"/>
        </w:rPr>
        <w:t xml:space="preserve">20 </w:t>
      </w:r>
      <w:r w:rsidR="00DB67BC" w:rsidRPr="00714B4A">
        <w:rPr>
          <w:lang w:val="en-US"/>
        </w:rPr>
        <w:t>sampel dataset</w:t>
      </w:r>
      <w:r w:rsidR="00DB67BC">
        <w:rPr>
          <w:lang w:val="en-US"/>
        </w:rPr>
        <w:t xml:space="preserve"> </w:t>
      </w:r>
      <w:r w:rsidR="0003553F">
        <w:rPr>
          <w:lang w:val="en-US"/>
        </w:rPr>
        <w:t xml:space="preserve">Q&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DB67BC">
        <w:t xml:space="preserve">Lampiran </w:t>
      </w:r>
      <w:r w:rsidR="00DB67BC">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0C6C68">
        <w:t xml:space="preserve">Lampiran </w:t>
      </w:r>
      <w:r w:rsidR="000C6C68">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6" w:name="_Toc175688326"/>
      <w:r>
        <w:rPr>
          <w:lang w:val="en-US"/>
        </w:rPr>
        <w:t xml:space="preserve">Kuantisasi dan </w:t>
      </w:r>
      <w:r w:rsidR="00362397">
        <w:rPr>
          <w:lang w:val="en-US"/>
        </w:rPr>
        <w:t>Pelatihan Model</w:t>
      </w:r>
      <w:bookmarkEnd w:id="106"/>
    </w:p>
    <w:p w14:paraId="11D78C2E" w14:textId="0F3B78B1"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187A51">
        <w:t xml:space="preserve">Gambar </w:t>
      </w:r>
      <w:r w:rsidR="00187A51">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2336"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6192"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9024"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51606D5"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53120"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645A7C" id="Straight Arrow Connector 2" o:spid="_x0000_s1026" type="#_x0000_t32" style="position:absolute;margin-left:62.9pt;margin-top:33.7pt;width:33.5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8480"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5408"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C11C3C" id="Straight Arrow Connector 2" o:spid="_x0000_s1026" type="#_x0000_t32" style="position:absolute;margin-left:292.95pt;margin-top:7.85pt;width:33.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48CC5BC5" w:rsidR="007F30AD" w:rsidRDefault="00A432DB" w:rsidP="00D1516A">
      <w:pPr>
        <w:pStyle w:val="Caption"/>
        <w:spacing w:line="360" w:lineRule="auto"/>
        <w:rPr>
          <w:lang w:val="en-US"/>
        </w:rPr>
      </w:pPr>
      <w:bookmarkStart w:id="107" w:name="_Ref164864301"/>
      <w:bookmarkStart w:id="108" w:name="_Toc175566397"/>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107"/>
      <w:r>
        <w:rPr>
          <w:lang w:val="en-US"/>
        </w:rPr>
        <w:t xml:space="preserve"> Proses </w:t>
      </w:r>
      <w:r>
        <w:rPr>
          <w:i/>
          <w:iCs w:val="0"/>
          <w:lang w:val="en-US"/>
        </w:rPr>
        <w:t xml:space="preserve">Fine-tuning </w:t>
      </w:r>
      <w:r>
        <w:rPr>
          <w:lang w:val="en-US"/>
        </w:rPr>
        <w:t>pada Model Mistral 7B</w:t>
      </w:r>
      <w:bookmarkEnd w:id="108"/>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A32D220"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87A51">
        <w:t xml:space="preserve">Tabel </w:t>
      </w:r>
      <w:r w:rsidR="00187A51">
        <w:rPr>
          <w:noProof/>
        </w:rPr>
        <w:t>4</w:t>
      </w:r>
      <w:r w:rsidR="00187A51">
        <w:t>.</w:t>
      </w:r>
      <w:r w:rsidR="00187A51">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7DDCFB1F" w:rsidR="006F44A8" w:rsidRPr="006F44A8" w:rsidRDefault="006F44A8" w:rsidP="00E30756">
      <w:pPr>
        <w:pStyle w:val="Caption"/>
        <w:spacing w:after="240" w:line="360" w:lineRule="auto"/>
        <w:rPr>
          <w:lang w:val="en-US"/>
        </w:rPr>
      </w:pPr>
      <w:bookmarkStart w:id="109" w:name="_Ref173232709"/>
      <w:bookmarkStart w:id="110" w:name="_Ref173232702"/>
      <w:bookmarkStart w:id="111" w:name="_Toc175566376"/>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109"/>
      <w:r>
        <w:rPr>
          <w:lang w:val="en-US"/>
        </w:rPr>
        <w:t xml:space="preserve"> </w:t>
      </w:r>
      <w:r w:rsidRPr="006F44A8">
        <w:rPr>
          <w:lang w:val="en-US"/>
        </w:rPr>
        <w:t xml:space="preserve">Konfigurasi </w:t>
      </w:r>
      <w:r w:rsidR="002E6761" w:rsidRPr="001E5596">
        <w:rPr>
          <w:i/>
          <w:iCs w:val="0"/>
          <w:lang w:val="en-US"/>
        </w:rPr>
        <w:t>FastLanguageModel.from_pretrained</w:t>
      </w:r>
      <w:bookmarkEnd w:id="110"/>
      <w:bookmarkEnd w:id="111"/>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432554F"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187A51">
        <w:t xml:space="preserve">Tabel </w:t>
      </w:r>
      <w:r w:rsidR="00187A51">
        <w:rPr>
          <w:noProof/>
        </w:rPr>
        <w:t>4</w:t>
      </w:r>
      <w:r w:rsidR="00187A51">
        <w:t>.</w:t>
      </w:r>
      <w:r w:rsidR="00187A51">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7385FB16" w:rsidR="0094155F" w:rsidRPr="0094155F" w:rsidRDefault="0094155F" w:rsidP="00E30756">
      <w:pPr>
        <w:pStyle w:val="Caption"/>
        <w:spacing w:after="240" w:line="360" w:lineRule="auto"/>
        <w:rPr>
          <w:lang w:val="en-US"/>
        </w:rPr>
      </w:pPr>
      <w:bookmarkStart w:id="112" w:name="_Ref173232911"/>
      <w:bookmarkStart w:id="113" w:name="_Toc175566377"/>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112"/>
      <w:r>
        <w:rPr>
          <w:lang w:val="en-US"/>
        </w:rPr>
        <w:t xml:space="preserve"> Konfigurasi </w:t>
      </w:r>
      <w:r w:rsidR="002E6761" w:rsidRPr="002E6761">
        <w:rPr>
          <w:lang w:val="en-US"/>
        </w:rPr>
        <w:t>FastLanguageModel.get_peft_model</w:t>
      </w:r>
      <w:bookmarkEnd w:id="113"/>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7AC87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187A51">
        <w:t xml:space="preserve">Tabel </w:t>
      </w:r>
      <w:r w:rsidR="00187A51">
        <w:rPr>
          <w:noProof/>
        </w:rPr>
        <w:t>4</w:t>
      </w:r>
      <w:r w:rsidR="00187A51">
        <w:t>.</w:t>
      </w:r>
      <w:r w:rsidR="00187A51">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187A51">
        <w:t xml:space="preserve">Tabel </w:t>
      </w:r>
      <w:r w:rsidR="00187A51">
        <w:rPr>
          <w:noProof/>
        </w:rPr>
        <w:t>4</w:t>
      </w:r>
      <w:r w:rsidR="00187A51">
        <w:t>.</w:t>
      </w:r>
      <w:r w:rsidR="00187A51">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1440DCE0" w:rsidR="00761273" w:rsidRPr="00761273" w:rsidRDefault="00761273" w:rsidP="00600353">
      <w:pPr>
        <w:pStyle w:val="Caption"/>
        <w:spacing w:line="360" w:lineRule="auto"/>
        <w:rPr>
          <w:lang w:val="en-US"/>
        </w:rPr>
      </w:pPr>
      <w:bookmarkStart w:id="114" w:name="_Ref173233289"/>
      <w:bookmarkStart w:id="115" w:name="_Toc175566378"/>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114"/>
      <w:r>
        <w:rPr>
          <w:lang w:val="en-US"/>
        </w:rPr>
        <w:t xml:space="preserve"> </w:t>
      </w:r>
      <w:bookmarkStart w:id="116" w:name="_Hlk165742710"/>
      <w:r w:rsidR="00446ABA">
        <w:t>Konfigurasi</w:t>
      </w:r>
      <w:r>
        <w:rPr>
          <w:lang w:val="en-US"/>
        </w:rPr>
        <w:t xml:space="preserve"> </w:t>
      </w:r>
      <w:bookmarkEnd w:id="116"/>
      <w:r w:rsidR="00446ABA" w:rsidRPr="00446ABA">
        <w:rPr>
          <w:i/>
          <w:iCs w:val="0"/>
          <w:lang w:val="en-US"/>
        </w:rPr>
        <w:t>SFTTrainer</w:t>
      </w:r>
      <w:bookmarkEnd w:id="115"/>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7E852BBA" w:rsidR="003D0B3B" w:rsidRPr="003D0B3B" w:rsidRDefault="00761273" w:rsidP="003D0B3B">
      <w:pPr>
        <w:pStyle w:val="Caption"/>
        <w:spacing w:line="360" w:lineRule="auto"/>
        <w:rPr>
          <w:i/>
          <w:iCs w:val="0"/>
          <w:lang w:val="en-US"/>
        </w:rPr>
      </w:pPr>
      <w:bookmarkStart w:id="117" w:name="_Ref173233291"/>
      <w:bookmarkStart w:id="118" w:name="_Toc175566379"/>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117"/>
      <w:r>
        <w:rPr>
          <w:lang w:val="en-US"/>
        </w:rPr>
        <w:t xml:space="preserve"> </w:t>
      </w:r>
      <w:r w:rsidR="002619C5">
        <w:t>Konfigurasi</w:t>
      </w:r>
      <w:r w:rsidR="002619C5">
        <w:rPr>
          <w:lang w:val="en-US"/>
        </w:rPr>
        <w:t xml:space="preserve"> </w:t>
      </w:r>
      <w:r w:rsidR="00286FC3" w:rsidRPr="00286FC3">
        <w:rPr>
          <w:i/>
          <w:iCs w:val="0"/>
          <w:lang w:val="en-US"/>
        </w:rPr>
        <w:t>TrainingArguments</w:t>
      </w:r>
      <w:bookmarkEnd w:id="118"/>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9"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9"/>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0" w:name="_Toc175688327"/>
      <w:r>
        <w:rPr>
          <w:lang w:val="en-US"/>
        </w:rPr>
        <w:t>Pendekatan LLM dengan metode RAG</w:t>
      </w:r>
      <w:bookmarkEnd w:id="120"/>
    </w:p>
    <w:p w14:paraId="7939C40B" w14:textId="3E6DD64D"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w:t>
      </w:r>
      <w:r w:rsidR="003E12E4">
        <w:rPr>
          <w:lang w:val="en-US"/>
        </w:rPr>
        <w:lastRenderedPageBreak/>
        <w:t xml:space="preserve">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187A51">
        <w:t xml:space="preserve">Gambar </w:t>
      </w:r>
      <w:r w:rsidR="00187A51">
        <w:rPr>
          <w:noProof/>
        </w:rPr>
        <w:t>4</w:t>
      </w:r>
      <w:r w:rsidR="00187A51">
        <w:t>.</w:t>
      </w:r>
      <w:r w:rsidR="00187A51">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BAC85D0" w:rsidR="001D23E8" w:rsidRDefault="00F84E39" w:rsidP="00E30756">
      <w:pPr>
        <w:pStyle w:val="Caption"/>
        <w:spacing w:line="360" w:lineRule="auto"/>
        <w:ind w:left="1134" w:hanging="1134"/>
        <w:jc w:val="left"/>
        <w:rPr>
          <w:lang w:val="en-US"/>
        </w:rPr>
      </w:pPr>
      <w:bookmarkStart w:id="121" w:name="_Ref164870858"/>
      <w:bookmarkStart w:id="122" w:name="_Toc175566398"/>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121"/>
      <w:r>
        <w:rPr>
          <w:lang w:val="en-US"/>
        </w:rPr>
        <w:t xml:space="preserve"> </w:t>
      </w:r>
      <w:r w:rsidRPr="00F84E39">
        <w:rPr>
          <w:lang w:val="en-US"/>
        </w:rPr>
        <w:t>Pipeline RAG, selama fase kueri, mengambil konteks yang paling relevan dari perintah pengguna, meneruskannya ke Model Bahasa Besar</w:t>
      </w:r>
      <w:bookmarkEnd w:id="122"/>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3" w:name="_Toc175688328"/>
      <w:r>
        <w:rPr>
          <w:lang w:val="en-US"/>
        </w:rPr>
        <w:t xml:space="preserve">Hasil </w:t>
      </w:r>
      <w:r w:rsidR="00362397">
        <w:rPr>
          <w:lang w:val="en-US"/>
        </w:rPr>
        <w:t xml:space="preserve">Pengujian dan Evaluasi </w:t>
      </w:r>
      <w:r w:rsidR="001C44FC">
        <w:rPr>
          <w:lang w:val="en-US"/>
        </w:rPr>
        <w:t>Hasil Inferensi</w:t>
      </w:r>
      <w:bookmarkEnd w:id="123"/>
    </w:p>
    <w:p w14:paraId="371F7818" w14:textId="45D8E304"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7A1F81">
        <w:t xml:space="preserve">Tabel </w:t>
      </w:r>
      <w:r w:rsidR="007A1F81">
        <w:rPr>
          <w:noProof/>
        </w:rPr>
        <w:t>4</w:t>
      </w:r>
      <w:r w:rsidR="007A1F81">
        <w:t>.</w:t>
      </w:r>
      <w:r w:rsidR="007A1F81">
        <w:rPr>
          <w:noProof/>
        </w:rPr>
        <w:t>5</w:t>
      </w:r>
      <w:r w:rsidR="007A1F81">
        <w:rPr>
          <w:lang w:val="id-ID"/>
        </w:rPr>
        <w:fldChar w:fldCharType="end"/>
      </w:r>
      <w:r w:rsidR="00C8386C">
        <w:rPr>
          <w:lang w:val="id-ID"/>
        </w:rPr>
        <w:t>.</w:t>
      </w:r>
    </w:p>
    <w:p w14:paraId="24D952E4" w14:textId="6699389F" w:rsidR="00BE2313" w:rsidRDefault="00BE2313" w:rsidP="00BE2313">
      <w:pPr>
        <w:pStyle w:val="Caption"/>
        <w:spacing w:line="360" w:lineRule="auto"/>
      </w:pPr>
      <w:bookmarkStart w:id="124" w:name="_Ref175566045"/>
      <w:bookmarkStart w:id="125" w:name="_Toc175566380"/>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124"/>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5"/>
      <w:r>
        <w:t xml:space="preserve"> </w:t>
      </w:r>
    </w:p>
    <w:tbl>
      <w:tblPr>
        <w:tblStyle w:val="TableGrid"/>
        <w:tblW w:w="9039" w:type="dxa"/>
        <w:tblLayout w:type="fixed"/>
        <w:tblLook w:val="04A0" w:firstRow="1" w:lastRow="0" w:firstColumn="1" w:lastColumn="0" w:noHBand="0" w:noVBand="1"/>
      </w:tblPr>
      <w:tblGrid>
        <w:gridCol w:w="530"/>
        <w:gridCol w:w="2980"/>
        <w:gridCol w:w="1843"/>
        <w:gridCol w:w="1755"/>
        <w:gridCol w:w="1931"/>
      </w:tblGrid>
      <w:tr w:rsidR="00BE2313" w14:paraId="72E12A38" w14:textId="77777777" w:rsidTr="000D2C9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755" w:type="dxa"/>
            <w:vAlign w:val="center"/>
          </w:tcPr>
          <w:p w14:paraId="10563EC3" w14:textId="77777777" w:rsidR="00BE2313" w:rsidRDefault="00BE2313" w:rsidP="00D97B7D">
            <w:pPr>
              <w:spacing w:line="360" w:lineRule="auto"/>
              <w:jc w:val="center"/>
            </w:pPr>
            <w:r>
              <w:t>Jawaban</w:t>
            </w:r>
          </w:p>
        </w:tc>
        <w:tc>
          <w:tcPr>
            <w:tcW w:w="193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0D2C9C">
        <w:tc>
          <w:tcPr>
            <w:tcW w:w="530" w:type="dxa"/>
          </w:tcPr>
          <w:p w14:paraId="431D88E0" w14:textId="77777777" w:rsidR="00BE2313" w:rsidRDefault="00BE2313" w:rsidP="00D97B7D">
            <w:pPr>
              <w:spacing w:line="360" w:lineRule="auto"/>
              <w:jc w:val="center"/>
            </w:pPr>
            <w:r>
              <w:t>1</w:t>
            </w:r>
          </w:p>
        </w:tc>
        <w:tc>
          <w:tcPr>
            <w:tcW w:w="2980" w:type="dxa"/>
          </w:tcPr>
          <w:p w14:paraId="5F18CDD1" w14:textId="418B3CBB" w:rsidR="00BE2313" w:rsidRDefault="000D2C9C" w:rsidP="00D97B7D">
            <w:pPr>
              <w:spacing w:line="360" w:lineRule="auto"/>
            </w:pPr>
            <w:r w:rsidRPr="000D2C9C">
              <w:t xml:space="preserve"> 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70B85ECF" w:rsidR="00BE2313" w:rsidRDefault="000D2C9C" w:rsidP="00D97B7D">
            <w:pPr>
              <w:spacing w:line="360" w:lineRule="auto"/>
            </w:pPr>
            <w:r w:rsidRPr="000D2C9C">
              <w:t>Untuk sertifikat akreditasi silakan download disini ya https://lpm.usk.a</w:t>
            </w:r>
            <w:r w:rsidRPr="000D2C9C">
              <w:lastRenderedPageBreak/>
              <w:t>c.id/, untuk sertifikat akreditasi y</w:t>
            </w:r>
            <w:r w:rsidR="008962B5">
              <w:rPr>
                <w:lang w:val="id-ID"/>
              </w:rPr>
              <w:t>an</w:t>
            </w:r>
            <w:r w:rsidRPr="000D2C9C">
              <w:t>g terbaru tidak perlu dilegalisir karena sudah ada QR Code</w:t>
            </w:r>
          </w:p>
        </w:tc>
        <w:tc>
          <w:tcPr>
            <w:tcW w:w="1755" w:type="dxa"/>
          </w:tcPr>
          <w:p w14:paraId="797D35ED" w14:textId="7175BA50" w:rsidR="00BE2313" w:rsidRDefault="000D2C9C" w:rsidP="00945422">
            <w:pPr>
              <w:spacing w:line="360" w:lineRule="auto"/>
            </w:pPr>
            <w:r w:rsidRPr="000D2C9C">
              <w:lastRenderedPageBreak/>
              <w:t>Untuk sertifikat akreditasi silakan download disini ya https://lpm.usk.</w:t>
            </w:r>
            <w:r w:rsidRPr="000D2C9C">
              <w:lastRenderedPageBreak/>
              <w:t>ac.id/, untuk sertifikat akreditasi y</w:t>
            </w:r>
            <w:r w:rsidR="008962B5">
              <w:rPr>
                <w:lang w:val="id-ID"/>
              </w:rPr>
              <w:t>an</w:t>
            </w:r>
            <w:r w:rsidRPr="000D2C9C">
              <w:t>g terbaru tidak perlu dilegalisir karena sudah ada QR Code</w:t>
            </w:r>
          </w:p>
        </w:tc>
        <w:tc>
          <w:tcPr>
            <w:tcW w:w="1931"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0D2C9C">
        <w:tc>
          <w:tcPr>
            <w:tcW w:w="530" w:type="dxa"/>
          </w:tcPr>
          <w:p w14:paraId="4C1311A9" w14:textId="77777777" w:rsidR="00BE2313" w:rsidRDefault="00BE2313" w:rsidP="00D97B7D">
            <w:pPr>
              <w:spacing w:line="360" w:lineRule="auto"/>
              <w:jc w:val="center"/>
            </w:pPr>
            <w:r>
              <w:t>2</w:t>
            </w:r>
          </w:p>
        </w:tc>
        <w:tc>
          <w:tcPr>
            <w:tcW w:w="2980" w:type="dxa"/>
          </w:tcPr>
          <w:p w14:paraId="12994D80" w14:textId="557283DB" w:rsidR="00BE2313" w:rsidRPr="00405B68" w:rsidRDefault="001A6389" w:rsidP="00D97B7D">
            <w:pPr>
              <w:spacing w:line="360" w:lineRule="auto"/>
            </w:pPr>
            <w:r w:rsidRPr="001A6389">
              <w:t>Bagaimana cara membayar ukt untuk jalur smmptn barat, dan ukt nya apakah di bayar sekalian dengan IPI nya?</w:t>
            </w:r>
          </w:p>
        </w:tc>
        <w:tc>
          <w:tcPr>
            <w:tcW w:w="1843" w:type="dxa"/>
          </w:tcPr>
          <w:p w14:paraId="1E3ED775" w14:textId="41D04833" w:rsidR="00BE2313" w:rsidRPr="00405B68" w:rsidRDefault="001A6389" w:rsidP="00D97B7D">
            <w:pPr>
              <w:spacing w:line="360" w:lineRule="auto"/>
            </w:pPr>
            <w:r w:rsidRPr="001A6389">
              <w:t>Silahkan langsung bayar ke Bank, dan masalah IPI tidak boleh di cicil kecuali hanya fakultas kedokteran saja</w:t>
            </w:r>
          </w:p>
        </w:tc>
        <w:tc>
          <w:tcPr>
            <w:tcW w:w="1755" w:type="dxa"/>
          </w:tcPr>
          <w:p w14:paraId="6BDC6091" w14:textId="545DCD49" w:rsidR="00BE2313" w:rsidRPr="00405B68" w:rsidRDefault="001A6389" w:rsidP="00945422">
            <w:pPr>
              <w:spacing w:line="360" w:lineRule="auto"/>
            </w:pPr>
            <w:r w:rsidRPr="001A6389">
              <w:t>Silahkan langsung bayar ke Bank, dan masalah IPI tidak boleh di cicil kecuali hanya fakultas kedokteran saja</w:t>
            </w:r>
          </w:p>
        </w:tc>
        <w:tc>
          <w:tcPr>
            <w:tcW w:w="193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0D2C9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65863BA5" w:rsidR="00BE2313" w:rsidRPr="00405B68" w:rsidRDefault="001A6389" w:rsidP="00D97B7D">
            <w:pPr>
              <w:spacing w:line="360" w:lineRule="auto"/>
            </w:pPr>
            <w:r w:rsidRPr="001A6389">
              <w:t>KTM dapat dicetak di laman berkas-akademik.usk.ac.id</w:t>
            </w:r>
          </w:p>
        </w:tc>
        <w:tc>
          <w:tcPr>
            <w:tcW w:w="1755" w:type="dxa"/>
          </w:tcPr>
          <w:p w14:paraId="2644B772" w14:textId="519039D0" w:rsidR="00BE2313" w:rsidRPr="00405B68" w:rsidRDefault="001A6389" w:rsidP="00945422">
            <w:pPr>
              <w:spacing w:line="360" w:lineRule="auto"/>
            </w:pPr>
            <w:r w:rsidRPr="001A6389">
              <w:t>KTM dapat dicetak di laman berkas-akademik.usk.ac.id</w:t>
            </w:r>
          </w:p>
        </w:tc>
        <w:tc>
          <w:tcPr>
            <w:tcW w:w="193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0D2C9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54EF3403"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p>
        </w:tc>
        <w:tc>
          <w:tcPr>
            <w:tcW w:w="1755" w:type="dxa"/>
          </w:tcPr>
          <w:p w14:paraId="4C2ABDCD" w14:textId="0E82A280" w:rsidR="00BE2313" w:rsidRPr="00405B68" w:rsidRDefault="001A6389" w:rsidP="00945422">
            <w:pPr>
              <w:spacing w:line="360" w:lineRule="auto"/>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w:t>
            </w:r>
            <w:r w:rsidRPr="001A6389">
              <w:lastRenderedPageBreak/>
              <w:t>semua dan mengenai banding ukt nanti akan dibuka oleh bagian keuangan, silakan pantau infonya di web usk.ac.id</w:t>
            </w:r>
          </w:p>
        </w:tc>
        <w:tc>
          <w:tcPr>
            <w:tcW w:w="1931"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0D2C9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4DA4F090" w:rsidR="00BE2313" w:rsidRPr="00405B68" w:rsidRDefault="00CC259E" w:rsidP="00D97B7D">
            <w:pPr>
              <w:spacing w:line="360" w:lineRule="auto"/>
            </w:pPr>
            <w:r w:rsidRPr="00CC259E">
              <w:t>Terkait masalah Surat keterangan Aktif Kuliah silahkan mengurus ke bagian Registrasi Akademik</w:t>
            </w:r>
          </w:p>
        </w:tc>
        <w:tc>
          <w:tcPr>
            <w:tcW w:w="1755" w:type="dxa"/>
          </w:tcPr>
          <w:p w14:paraId="1C8192AD" w14:textId="587213B2" w:rsidR="00BE2313" w:rsidRPr="00405B68" w:rsidRDefault="00CC259E" w:rsidP="00945422">
            <w:pPr>
              <w:spacing w:line="360" w:lineRule="auto"/>
            </w:pPr>
            <w:r w:rsidRPr="00CC259E">
              <w:t>Terkait masalah Surat keterangan Aktif Kuliah silahkan mengurus ke bagian Registrasi Akademik</w:t>
            </w:r>
          </w:p>
        </w:tc>
        <w:tc>
          <w:tcPr>
            <w:tcW w:w="1931"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3717B332"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t xml:space="preserve">Tabel </w:t>
      </w:r>
      <w:r>
        <w:rPr>
          <w:noProof/>
        </w:rPr>
        <w:t>4</w:t>
      </w:r>
      <w:r>
        <w:t>.</w:t>
      </w:r>
      <w:r>
        <w:rPr>
          <w:noProof/>
        </w:rPr>
        <w:t>6</w:t>
      </w:r>
      <w:r>
        <w:fldChar w:fldCharType="end"/>
      </w:r>
      <w:r>
        <w:t>.</w:t>
      </w:r>
    </w:p>
    <w:p w14:paraId="54864AE2" w14:textId="56EAF483" w:rsidR="00AF6413" w:rsidRPr="00AF6413" w:rsidRDefault="00AF6413" w:rsidP="00AF6413">
      <w:pPr>
        <w:pStyle w:val="Caption"/>
        <w:spacing w:line="360" w:lineRule="auto"/>
        <w:rPr>
          <w:lang w:val="en-US"/>
        </w:rPr>
      </w:pPr>
      <w:bookmarkStart w:id="126" w:name="_Ref175500117"/>
      <w:bookmarkStart w:id="127" w:name="_Toc175566381"/>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6</w:t>
      </w:r>
      <w:r w:rsidR="00D64AFC">
        <w:fldChar w:fldCharType="end"/>
      </w:r>
      <w:bookmarkEnd w:id="126"/>
      <w:r>
        <w:rPr>
          <w:lang w:val="en-US"/>
        </w:rPr>
        <w:t xml:space="preserve"> </w:t>
      </w:r>
      <w:r>
        <w:t>Nilai skor ROUGE</w:t>
      </w:r>
      <w:r>
        <w:rPr>
          <w:lang w:val="en-US"/>
        </w:rPr>
        <w:t xml:space="preserve"> dengan Metode </w:t>
      </w:r>
      <w:r w:rsidRPr="00AF6413">
        <w:rPr>
          <w:i/>
          <w:iCs w:val="0"/>
          <w:lang w:val="en-US"/>
        </w:rPr>
        <w:t>Fine-tunin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2C078E">
        <w:trPr>
          <w:trHeight w:val="454"/>
          <w:jc w:val="center"/>
        </w:trPr>
        <w:tc>
          <w:tcPr>
            <w:tcW w:w="1518" w:type="dxa"/>
            <w:tcBorders>
              <w:top w:val="single" w:sz="12"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12"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0099D223" w:rsidR="00D64AFC" w:rsidRPr="00D64AFC" w:rsidRDefault="00D64AFC" w:rsidP="00D64AFC">
      <w:pPr>
        <w:pStyle w:val="Caption"/>
        <w:spacing w:line="360" w:lineRule="auto"/>
        <w:rPr>
          <w:lang w:val="en-US"/>
        </w:rPr>
      </w:pPr>
      <w:r w:rsidRPr="00D1516A">
        <w:rPr>
          <w:highlight w:val="cyan"/>
        </w:rPr>
        <w:t xml:space="preserve">Tabel </w:t>
      </w:r>
      <w:r w:rsidRPr="00D1516A">
        <w:rPr>
          <w:highlight w:val="cyan"/>
        </w:rPr>
        <w:fldChar w:fldCharType="begin"/>
      </w:r>
      <w:r w:rsidRPr="00D1516A">
        <w:rPr>
          <w:highlight w:val="cyan"/>
        </w:rPr>
        <w:instrText xml:space="preserve"> STYLEREF 1 \s </w:instrText>
      </w:r>
      <w:r w:rsidRPr="00D1516A">
        <w:rPr>
          <w:highlight w:val="cyan"/>
        </w:rPr>
        <w:fldChar w:fldCharType="separate"/>
      </w:r>
      <w:r w:rsidRPr="00D1516A">
        <w:rPr>
          <w:noProof/>
          <w:highlight w:val="cyan"/>
        </w:rPr>
        <w:t>4</w:t>
      </w:r>
      <w:r w:rsidRPr="00D1516A">
        <w:rPr>
          <w:highlight w:val="cyan"/>
        </w:rPr>
        <w:fldChar w:fldCharType="end"/>
      </w:r>
      <w:r w:rsidRPr="00D1516A">
        <w:rPr>
          <w:highlight w:val="cyan"/>
        </w:rPr>
        <w:t>.</w:t>
      </w:r>
      <w:r w:rsidRPr="00D1516A">
        <w:rPr>
          <w:highlight w:val="cyan"/>
        </w:rPr>
        <w:fldChar w:fldCharType="begin"/>
      </w:r>
      <w:r w:rsidRPr="00D1516A">
        <w:rPr>
          <w:highlight w:val="cyan"/>
        </w:rPr>
        <w:instrText xml:space="preserve"> SEQ Tabel \* ARABIC \s 1 </w:instrText>
      </w:r>
      <w:r w:rsidRPr="00D1516A">
        <w:rPr>
          <w:highlight w:val="cyan"/>
        </w:rPr>
        <w:fldChar w:fldCharType="separate"/>
      </w:r>
      <w:r w:rsidRPr="00D1516A">
        <w:rPr>
          <w:noProof/>
          <w:highlight w:val="cyan"/>
        </w:rPr>
        <w:t>7</w:t>
      </w:r>
      <w:r w:rsidRPr="00D1516A">
        <w:rPr>
          <w:highlight w:val="cyan"/>
        </w:rPr>
        <w:fldChar w:fldCharType="end"/>
      </w:r>
      <w:r w:rsidRPr="00D1516A">
        <w:rPr>
          <w:highlight w:val="cyan"/>
          <w:lang w:val="en-US"/>
        </w:rPr>
        <w:t xml:space="preserve"> </w:t>
      </w:r>
      <w:r w:rsidRPr="00D1516A">
        <w:rPr>
          <w:highlight w:val="cyan"/>
        </w:rPr>
        <w:t xml:space="preserve">Hasil </w:t>
      </w:r>
      <w:r w:rsidR="000E124D" w:rsidRPr="00D1516A">
        <w:rPr>
          <w:highlight w:val="cyan"/>
          <w:lang w:val="en-US"/>
        </w:rPr>
        <w:t xml:space="preserve">jawaban </w:t>
      </w:r>
      <w:r w:rsidRPr="00D1516A">
        <w:rPr>
          <w:highlight w:val="cyan"/>
        </w:rPr>
        <w:t xml:space="preserve">dengan </w:t>
      </w:r>
      <w:r w:rsidR="000E124D" w:rsidRPr="00D1516A">
        <w:rPr>
          <w:highlight w:val="cyan"/>
          <w:lang w:val="en-US"/>
        </w:rPr>
        <w:t>Paraphrase pada pertanyaan</w:t>
      </w:r>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0E124D">
        <w:tc>
          <w:tcPr>
            <w:tcW w:w="530" w:type="dxa"/>
            <w:vAlign w:val="center"/>
          </w:tcPr>
          <w:p w14:paraId="108E2F8D" w14:textId="77777777" w:rsidR="000E124D" w:rsidRDefault="000E124D" w:rsidP="002A5E79">
            <w:pPr>
              <w:spacing w:line="360" w:lineRule="auto"/>
              <w:jc w:val="center"/>
            </w:pPr>
            <w:r>
              <w:t>No</w:t>
            </w:r>
          </w:p>
        </w:tc>
        <w:tc>
          <w:tcPr>
            <w:tcW w:w="1846" w:type="dxa"/>
          </w:tcPr>
          <w:p w14:paraId="7219530E" w14:textId="55EE04EB" w:rsidR="000E124D" w:rsidRDefault="000E124D" w:rsidP="002A5E79">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0E124D" w14:paraId="050316C4" w14:textId="77777777" w:rsidTr="000E124D">
        <w:tc>
          <w:tcPr>
            <w:tcW w:w="530" w:type="dxa"/>
          </w:tcPr>
          <w:p w14:paraId="46C0C0AE" w14:textId="77777777" w:rsidR="000E124D" w:rsidRDefault="000E124D" w:rsidP="002A5E79">
            <w:pPr>
              <w:spacing w:line="360" w:lineRule="auto"/>
              <w:jc w:val="center"/>
            </w:pPr>
            <w:r>
              <w:t>1</w:t>
            </w:r>
          </w:p>
        </w:tc>
        <w:tc>
          <w:tcPr>
            <w:tcW w:w="1846" w:type="dxa"/>
          </w:tcPr>
          <w:p w14:paraId="628FE756" w14:textId="04D176FC" w:rsidR="000E124D" w:rsidRPr="000D2C9C" w:rsidRDefault="000E124D" w:rsidP="002A5E79">
            <w:pPr>
              <w:spacing w:line="360" w:lineRule="auto"/>
            </w:pPr>
            <w:r w:rsidRPr="000E124D">
              <w:t xml:space="preserve">Bagaimana cara membuat Surat </w:t>
            </w:r>
            <w:r w:rsidRPr="000E124D">
              <w:lastRenderedPageBreak/>
              <w:t>Keterangan Aktif Kuliah?</w:t>
            </w:r>
          </w:p>
        </w:tc>
        <w:tc>
          <w:tcPr>
            <w:tcW w:w="2552" w:type="dxa"/>
          </w:tcPr>
          <w:p w14:paraId="6BACAAF3" w14:textId="50944109" w:rsidR="000E124D" w:rsidRDefault="000E124D" w:rsidP="002A5E79">
            <w:pPr>
              <w:spacing w:line="360" w:lineRule="auto"/>
            </w:pPr>
            <w:r w:rsidRPr="000D2C9C">
              <w:lastRenderedPageBreak/>
              <w:t xml:space="preserve"> </w:t>
            </w:r>
            <w:r w:rsidRPr="000E124D">
              <w:t xml:space="preserve">Apa langkah-langkah untuk membuat Surat </w:t>
            </w:r>
            <w:r w:rsidRPr="000E124D">
              <w:lastRenderedPageBreak/>
              <w:t>Keterangan Aktif Kuliah?</w:t>
            </w:r>
          </w:p>
        </w:tc>
        <w:tc>
          <w:tcPr>
            <w:tcW w:w="2302" w:type="dxa"/>
          </w:tcPr>
          <w:p w14:paraId="5A272104" w14:textId="0F58445B" w:rsidR="000E124D" w:rsidRDefault="000E124D" w:rsidP="002A5E79">
            <w:pPr>
              <w:spacing w:line="360" w:lineRule="auto"/>
            </w:pPr>
            <w:r w:rsidRPr="000E124D">
              <w:lastRenderedPageBreak/>
              <w:t xml:space="preserve">Terkait masalah Surat keterangan </w:t>
            </w:r>
            <w:r w:rsidRPr="000E124D">
              <w:lastRenderedPageBreak/>
              <w:t>Aktif Kuliah silahkan mengurus ke bagian Registrasi Akademik</w:t>
            </w:r>
          </w:p>
        </w:tc>
        <w:tc>
          <w:tcPr>
            <w:tcW w:w="1843" w:type="dxa"/>
          </w:tcPr>
          <w:p w14:paraId="2A2A704B" w14:textId="6FB850EE" w:rsidR="000E124D" w:rsidRDefault="000E124D" w:rsidP="000E124D">
            <w:pPr>
              <w:spacing w:line="360" w:lineRule="auto"/>
            </w:pPr>
            <w:r w:rsidRPr="000E124D">
              <w:lastRenderedPageBreak/>
              <w:t xml:space="preserve">Untuk membuat Surat </w:t>
            </w:r>
            <w:r w:rsidRPr="000E124D">
              <w:lastRenderedPageBreak/>
              <w:t>Keterangan Aktif Kuliah silahkan mengurus ke bagian Registrasi Akademik.</w:t>
            </w:r>
          </w:p>
        </w:tc>
      </w:tr>
    </w:tbl>
    <w:p w14:paraId="4D09EB21" w14:textId="77777777" w:rsidR="00D64AFC" w:rsidRDefault="00D64AFC" w:rsidP="00C90F27">
      <w:pPr>
        <w:spacing w:line="360" w:lineRule="auto"/>
        <w:ind w:firstLine="426"/>
        <w:rPr>
          <w:lang w:val="id-ID"/>
        </w:rPr>
      </w:pPr>
    </w:p>
    <w:p w14:paraId="054BCF41" w14:textId="1F564E63" w:rsidR="006376A2" w:rsidRPr="006376A2" w:rsidRDefault="006376A2" w:rsidP="00C90F27">
      <w:pPr>
        <w:spacing w:line="360" w:lineRule="auto"/>
        <w:ind w:firstLine="426"/>
        <w:rPr>
          <w:lang w:val="id-ID"/>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84663E">
        <w:t xml:space="preserve">Tabel </w:t>
      </w:r>
      <w:r w:rsidR="0084663E">
        <w:rPr>
          <w:noProof/>
        </w:rPr>
        <w:t>4</w:t>
      </w:r>
      <w:r w:rsidR="0084663E">
        <w:t>.</w:t>
      </w:r>
      <w:r w:rsidR="0084663E">
        <w:rPr>
          <w:noProof/>
        </w:rPr>
        <w:t>7</w:t>
      </w:r>
      <w:r w:rsidR="0084663E">
        <w:rPr>
          <w:lang w:val="id-ID"/>
        </w:rPr>
        <w:fldChar w:fldCharType="end"/>
      </w:r>
    </w:p>
    <w:p w14:paraId="4EFAD645" w14:textId="2C7AABEA" w:rsidR="0014569C" w:rsidRPr="0014569C" w:rsidRDefault="0014569C" w:rsidP="00AF6413">
      <w:pPr>
        <w:pStyle w:val="Caption"/>
        <w:spacing w:line="360" w:lineRule="auto"/>
        <w:rPr>
          <w:lang w:val="en-US"/>
        </w:rPr>
      </w:pPr>
      <w:bookmarkStart w:id="128" w:name="_Ref175566309"/>
      <w:bookmarkStart w:id="129" w:name="_Toc175566382"/>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8</w:t>
      </w:r>
      <w:r w:rsidR="00D64AFC">
        <w:fldChar w:fldCharType="end"/>
      </w:r>
      <w:bookmarkEnd w:id="128"/>
      <w:r>
        <w:rPr>
          <w:lang w:val="en-US"/>
        </w:rPr>
        <w:t xml:space="preserve"> Hasil</w:t>
      </w:r>
      <w:r w:rsidR="0084663E">
        <w:t xml:space="preserve"> dengan metode</w:t>
      </w:r>
      <w:r>
        <w:rPr>
          <w:lang w:val="en-US"/>
        </w:rPr>
        <w:t xml:space="preserve"> RAG</w:t>
      </w:r>
      <w:bookmarkEnd w:id="129"/>
    </w:p>
    <w:tbl>
      <w:tblPr>
        <w:tblStyle w:val="TableGrid"/>
        <w:tblW w:w="9039" w:type="dxa"/>
        <w:tblLayout w:type="fixed"/>
        <w:tblLook w:val="04A0" w:firstRow="1" w:lastRow="0" w:firstColumn="1" w:lastColumn="0" w:noHBand="0" w:noVBand="1"/>
      </w:tblPr>
      <w:tblGrid>
        <w:gridCol w:w="530"/>
        <w:gridCol w:w="2980"/>
        <w:gridCol w:w="2127"/>
        <w:gridCol w:w="1471"/>
        <w:gridCol w:w="1931"/>
      </w:tblGrid>
      <w:tr w:rsidR="003225A9" w14:paraId="4DF39806" w14:textId="77777777" w:rsidTr="00F90FE6">
        <w:tc>
          <w:tcPr>
            <w:tcW w:w="530" w:type="dxa"/>
            <w:vAlign w:val="center"/>
          </w:tcPr>
          <w:p w14:paraId="6AE39D31" w14:textId="0829CD1D" w:rsidR="003225A9" w:rsidRDefault="003225A9" w:rsidP="003225A9">
            <w:pPr>
              <w:spacing w:line="360" w:lineRule="auto"/>
              <w:jc w:val="center"/>
            </w:pPr>
            <w:r>
              <w:t>No</w:t>
            </w:r>
          </w:p>
        </w:tc>
        <w:tc>
          <w:tcPr>
            <w:tcW w:w="2980"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471" w:type="dxa"/>
            <w:vAlign w:val="center"/>
          </w:tcPr>
          <w:p w14:paraId="74DDD39C" w14:textId="337699ED" w:rsidR="003225A9" w:rsidRDefault="003225A9" w:rsidP="003225A9">
            <w:pPr>
              <w:spacing w:line="360" w:lineRule="auto"/>
              <w:jc w:val="center"/>
            </w:pPr>
            <w:r>
              <w:t>Jawaban</w:t>
            </w:r>
          </w:p>
        </w:tc>
        <w:tc>
          <w:tcPr>
            <w:tcW w:w="1931" w:type="dxa"/>
            <w:vAlign w:val="center"/>
          </w:tcPr>
          <w:p w14:paraId="7D0BEF98" w14:textId="72A4E473" w:rsidR="003225A9" w:rsidRDefault="003225A9" w:rsidP="003225A9">
            <w:pPr>
              <w:spacing w:line="360" w:lineRule="auto"/>
              <w:jc w:val="center"/>
            </w:pPr>
            <w:r>
              <w:t>Skor ROUGE</w:t>
            </w:r>
          </w:p>
        </w:tc>
      </w:tr>
      <w:tr w:rsidR="003225A9" w14:paraId="544584A5" w14:textId="77777777" w:rsidTr="00F90FE6">
        <w:tc>
          <w:tcPr>
            <w:tcW w:w="530" w:type="dxa"/>
          </w:tcPr>
          <w:p w14:paraId="151BF71F" w14:textId="0DF9A9E4" w:rsidR="003225A9" w:rsidRDefault="003225A9" w:rsidP="00F90FE6">
            <w:pPr>
              <w:spacing w:line="360" w:lineRule="auto"/>
              <w:jc w:val="center"/>
            </w:pPr>
            <w:r>
              <w:t>1</w:t>
            </w:r>
          </w:p>
        </w:tc>
        <w:tc>
          <w:tcPr>
            <w:tcW w:w="2980" w:type="dxa"/>
          </w:tcPr>
          <w:p w14:paraId="6CE42B0A" w14:textId="1672D35D" w:rsidR="003225A9" w:rsidRDefault="003225A9" w:rsidP="003225A9">
            <w:pPr>
              <w:spacing w:line="360" w:lineRule="auto"/>
            </w:pPr>
            <w:r w:rsidRPr="00405B68">
              <w:t>Bagaimana cara mengurus surat rekomendasi kampus?</w:t>
            </w:r>
          </w:p>
        </w:tc>
        <w:tc>
          <w:tcPr>
            <w:tcW w:w="2127" w:type="dxa"/>
          </w:tcPr>
          <w:p w14:paraId="0854031E" w14:textId="661904C9" w:rsidR="003225A9" w:rsidRDefault="00782DA2" w:rsidP="00782DA2">
            <w:pPr>
              <w:spacing w:line="360" w:lineRule="auto"/>
            </w:pPr>
            <w:r w:rsidRPr="00405B68">
              <w:t>Mahasiswa yang ingin membuat surat rekomendasi kampus untuk Beasiswa Pengajuannya dapat dilakukan di bagian Kemahasiswaan.</w:t>
            </w:r>
          </w:p>
        </w:tc>
        <w:tc>
          <w:tcPr>
            <w:tcW w:w="1471" w:type="dxa"/>
          </w:tcPr>
          <w:p w14:paraId="1A083958" w14:textId="77F985D2" w:rsidR="003225A9" w:rsidRDefault="00782DA2" w:rsidP="005A37D9">
            <w:pPr>
              <w:spacing w:line="360" w:lineRule="auto"/>
              <w:jc w:val="both"/>
            </w:pPr>
            <w:r w:rsidRPr="00405B68">
              <w:t>Surat rekomendasi dapat dilakukan di bagian Kemahasiswaan.</w:t>
            </w:r>
          </w:p>
        </w:tc>
        <w:tc>
          <w:tcPr>
            <w:tcW w:w="1931"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F90FE6">
        <w:tc>
          <w:tcPr>
            <w:tcW w:w="530" w:type="dxa"/>
          </w:tcPr>
          <w:p w14:paraId="73CA41E0" w14:textId="3112DBEA" w:rsidR="00DE7F06" w:rsidRDefault="00DE7F06" w:rsidP="00F90FE6">
            <w:pPr>
              <w:spacing w:line="360" w:lineRule="auto"/>
              <w:jc w:val="center"/>
            </w:pPr>
            <w:r>
              <w:t>2</w:t>
            </w:r>
          </w:p>
        </w:tc>
        <w:tc>
          <w:tcPr>
            <w:tcW w:w="2980" w:type="dxa"/>
          </w:tcPr>
          <w:p w14:paraId="314E1FBE" w14:textId="3B8B7906" w:rsidR="00DE7F06" w:rsidRPr="00405B68" w:rsidRDefault="00DE7F06" w:rsidP="003225A9">
            <w:pPr>
              <w:spacing w:line="360" w:lineRule="auto"/>
            </w:pPr>
            <w:r w:rsidRPr="00405B68">
              <w:t>Apakah ada tata cara mendaftar di usk?</w:t>
            </w:r>
          </w:p>
        </w:tc>
        <w:tc>
          <w:tcPr>
            <w:tcW w:w="2127" w:type="dxa"/>
          </w:tcPr>
          <w:p w14:paraId="1D248F1F" w14:textId="22AA231A" w:rsidR="00DE7F06" w:rsidRPr="00405B68" w:rsidRDefault="00DE7F06" w:rsidP="00782DA2">
            <w:pPr>
              <w:spacing w:line="360" w:lineRule="auto"/>
            </w:pPr>
            <w:r w:rsidRPr="00405B68">
              <w:t>Tata cara mendaftar di usk Silahkan Klik link Berikut : https://pmb.usk.ac.id/berita/penerimaan-mahasiswa-baru-usk-t-a-2023-2024-melalui-seleksi-talenta-usk-</w:t>
            </w:r>
            <w:r w:rsidRPr="00405B68">
              <w:lastRenderedPageBreak/>
              <w:t>berprestasi</w:t>
            </w:r>
            <w:r>
              <w:t>.</w:t>
            </w:r>
          </w:p>
        </w:tc>
        <w:tc>
          <w:tcPr>
            <w:tcW w:w="1471" w:type="dxa"/>
          </w:tcPr>
          <w:p w14:paraId="1E935C99" w14:textId="1C7E22BA" w:rsidR="00DE7F06" w:rsidRPr="00405B68" w:rsidRDefault="00DE7F06" w:rsidP="005A37D9">
            <w:pPr>
              <w:spacing w:line="360" w:lineRule="auto"/>
              <w:jc w:val="both"/>
            </w:pPr>
            <w:r w:rsidRPr="00405B68">
              <w:lastRenderedPageBreak/>
              <w:t>Silahkan Klik link Berikut: https://pm b.usk.ac.id/berita/penerim aan-mahasiswa-baru-usk-t-a-2023-2024-</w:t>
            </w:r>
            <w:r w:rsidRPr="00405B68">
              <w:lastRenderedPageBreak/>
              <w:t>melalui-seleksi -talenta-usk-berprestasi</w:t>
            </w:r>
            <w:r>
              <w:t>.</w:t>
            </w:r>
          </w:p>
        </w:tc>
        <w:tc>
          <w:tcPr>
            <w:tcW w:w="1931" w:type="dxa"/>
          </w:tcPr>
          <w:p w14:paraId="1654263D" w14:textId="7285AF1E" w:rsidR="00DE7F06" w:rsidRPr="00DE7F06" w:rsidRDefault="00DE7F06" w:rsidP="00782DA2">
            <w:pPr>
              <w:spacing w:line="360" w:lineRule="auto"/>
            </w:pPr>
            <w:r>
              <w:lastRenderedPageBreak/>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F90FE6">
        <w:tc>
          <w:tcPr>
            <w:tcW w:w="530" w:type="dxa"/>
          </w:tcPr>
          <w:p w14:paraId="42C093FF" w14:textId="5C391B6F" w:rsidR="007B2F27" w:rsidRDefault="007B2F27" w:rsidP="00F90FE6">
            <w:pPr>
              <w:spacing w:line="360" w:lineRule="auto"/>
              <w:jc w:val="center"/>
            </w:pPr>
            <w:r>
              <w:t>3</w:t>
            </w:r>
          </w:p>
        </w:tc>
        <w:tc>
          <w:tcPr>
            <w:tcW w:w="2980" w:type="dxa"/>
          </w:tcPr>
          <w:p w14:paraId="70FA65CA" w14:textId="15DE5D73" w:rsidR="007B2F27" w:rsidRPr="00405B68" w:rsidRDefault="007B2F27" w:rsidP="003225A9">
            <w:pPr>
              <w:spacing w:line="360" w:lineRule="auto"/>
            </w:pPr>
            <w:r w:rsidRPr="00405B68">
              <w:t>Dimana kita dapat mendownload kalender akademik usk tahun 2024?</w:t>
            </w:r>
          </w:p>
        </w:tc>
        <w:tc>
          <w:tcPr>
            <w:tcW w:w="2127" w:type="dxa"/>
          </w:tcPr>
          <w:p w14:paraId="511FF383" w14:textId="25DFE960" w:rsidR="007B2F27" w:rsidRPr="00405B68" w:rsidRDefault="007B2F27" w:rsidP="00782DA2">
            <w:pPr>
              <w:spacing w:line="360" w:lineRule="auto"/>
            </w:pPr>
            <w:r w:rsidRPr="00405B68">
              <w:t>Kalender Akademik USK tahun 2024 Silahkan di download pada link Berikut : https://usk.ac.id/download/kalender-akademik-2023-2024/.</w:t>
            </w:r>
          </w:p>
        </w:tc>
        <w:tc>
          <w:tcPr>
            <w:tcW w:w="1471" w:type="dxa"/>
          </w:tcPr>
          <w:p w14:paraId="51CDCF9E" w14:textId="3E02E7F2" w:rsidR="007B2F27" w:rsidRPr="00405B68" w:rsidRDefault="007B2F27" w:rsidP="005A37D9">
            <w:pPr>
              <w:spacing w:line="360" w:lineRule="auto"/>
              <w:jc w:val="both"/>
            </w:pPr>
            <w:r w:rsidRPr="00405B68">
              <w:t xml:space="preserve">silahkan di unduh pada link berikut: </w:t>
            </w:r>
            <w:hyperlink r:id="rId30" w:history="1">
              <w:r w:rsidRPr="00A421D9">
                <w:rPr>
                  <w:rStyle w:val="Hyperlink"/>
                </w:rPr>
                <w:t>https://usk.ac.id/download/kalender-akadem ik-2023-2024/</w:t>
              </w:r>
            </w:hyperlink>
            <w:r w:rsidRPr="00405B68">
              <w:t>.</w:t>
            </w:r>
          </w:p>
        </w:tc>
        <w:tc>
          <w:tcPr>
            <w:tcW w:w="1931" w:type="dxa"/>
          </w:tcPr>
          <w:p w14:paraId="5FA2B0DF" w14:textId="4530AADD" w:rsidR="007B2F27" w:rsidRDefault="007B2F27" w:rsidP="00782DA2">
            <w:pPr>
              <w:spacing w:line="360"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F90FE6">
        <w:tc>
          <w:tcPr>
            <w:tcW w:w="530" w:type="dxa"/>
          </w:tcPr>
          <w:p w14:paraId="5E8F953F" w14:textId="1A58F6AA" w:rsidR="00B4135A" w:rsidRDefault="00B4135A" w:rsidP="00F90FE6">
            <w:pPr>
              <w:spacing w:line="360" w:lineRule="auto"/>
              <w:jc w:val="center"/>
            </w:pPr>
            <w:r>
              <w:t>4</w:t>
            </w:r>
          </w:p>
        </w:tc>
        <w:tc>
          <w:tcPr>
            <w:tcW w:w="2980" w:type="dxa"/>
          </w:tcPr>
          <w:p w14:paraId="455D7039" w14:textId="5D5F6DCF" w:rsidR="00B4135A" w:rsidRPr="00405B68" w:rsidRDefault="00B4135A" w:rsidP="003225A9">
            <w:pPr>
              <w:spacing w:line="360" w:lineRule="auto"/>
            </w:pPr>
            <w:r w:rsidRPr="00405B68">
              <w:t>Bagaimana Pengurusan Surat Keterangan Aktif Kuliah?</w:t>
            </w:r>
          </w:p>
        </w:tc>
        <w:tc>
          <w:tcPr>
            <w:tcW w:w="2127" w:type="dxa"/>
          </w:tcPr>
          <w:p w14:paraId="2CA7087C" w14:textId="7D1E2044" w:rsidR="00B4135A" w:rsidRPr="00405B68" w:rsidRDefault="00B4135A" w:rsidP="00782DA2">
            <w:pPr>
              <w:spacing w:line="360" w:lineRule="auto"/>
            </w:pPr>
            <w:r w:rsidRPr="00405B68">
              <w:t>Pengurusan Surat Keterangan Aktif Kuliah silahkan ke bagian Registrasi.</w:t>
            </w:r>
          </w:p>
        </w:tc>
        <w:tc>
          <w:tcPr>
            <w:tcW w:w="1471" w:type="dxa"/>
          </w:tcPr>
          <w:p w14:paraId="1EFD455B" w14:textId="27FBFE60" w:rsidR="00B4135A" w:rsidRPr="00405B68" w:rsidRDefault="00B4135A" w:rsidP="005A37D9">
            <w:pPr>
              <w:spacing w:line="360" w:lineRule="auto"/>
              <w:jc w:val="both"/>
            </w:pPr>
            <w:r w:rsidRPr="00405B68">
              <w:t>Silahkan ke bagian Registrasi</w:t>
            </w:r>
            <w:r>
              <w:t>.</w:t>
            </w:r>
          </w:p>
        </w:tc>
        <w:tc>
          <w:tcPr>
            <w:tcW w:w="1931"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F90FE6">
        <w:tc>
          <w:tcPr>
            <w:tcW w:w="530" w:type="dxa"/>
          </w:tcPr>
          <w:p w14:paraId="4967C14C" w14:textId="6F4C5C44" w:rsidR="00B94A6E" w:rsidRDefault="00B4135A" w:rsidP="00F90FE6">
            <w:pPr>
              <w:spacing w:line="360" w:lineRule="auto"/>
              <w:jc w:val="center"/>
            </w:pPr>
            <w:r>
              <w:t>5</w:t>
            </w:r>
          </w:p>
        </w:tc>
        <w:tc>
          <w:tcPr>
            <w:tcW w:w="2980"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2127"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1" w:history="1">
              <w:r w:rsidRPr="00405B68">
                <w:rPr>
                  <w:rStyle w:val="Hyperlink"/>
                </w:rPr>
                <w:t>https://forms.gle/X</w:t>
              </w:r>
              <w:r w:rsidRPr="00405B68">
                <w:rPr>
                  <w:rStyle w:val="Hyperlink"/>
                </w:rPr>
                <w:lastRenderedPageBreak/>
                <w:t>q6ThdgQNhWYhbat8</w:t>
              </w:r>
            </w:hyperlink>
          </w:p>
        </w:tc>
        <w:tc>
          <w:tcPr>
            <w:tcW w:w="1471" w:type="dxa"/>
          </w:tcPr>
          <w:p w14:paraId="56CC18B4" w14:textId="7D89AA34" w:rsidR="00B94A6E" w:rsidRPr="00405B68" w:rsidRDefault="00B94A6E" w:rsidP="005A37D9">
            <w:pPr>
              <w:spacing w:line="360" w:lineRule="auto"/>
              <w:jc w:val="both"/>
            </w:pPr>
            <w:r w:rsidRPr="00B94A6E">
              <w:lastRenderedPageBreak/>
              <w:t xml:space="preserve">Apabila Mahasiswa lupa password atau kata sandi KRS, dapat melakukan permohonan ke unit Layanan Terpadu (ULT) di </w:t>
            </w:r>
            <w:r w:rsidRPr="00B94A6E">
              <w:lastRenderedPageBreak/>
              <w:t>Biro USK. Mereka akan membantu mengatur ulang penggunaan akun dan menyediakan informasi tentang bagaimana cara memperbarui password.</w:t>
            </w:r>
          </w:p>
        </w:tc>
        <w:tc>
          <w:tcPr>
            <w:tcW w:w="1931"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6DD7BE2D" w:rsidR="00BD2CB6" w:rsidRDefault="00BD2CB6" w:rsidP="00AC3851">
      <w:pPr>
        <w:pStyle w:val="Caption"/>
        <w:spacing w:line="360" w:lineRule="auto"/>
        <w:ind w:firstLine="426"/>
        <w:jc w:val="both"/>
      </w:pPr>
      <w:bookmarkStart w:id="130"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t xml:space="preserve">Tabel </w:t>
      </w:r>
      <w:r>
        <w:rPr>
          <w:noProof/>
        </w:rPr>
        <w:t>4</w:t>
      </w:r>
      <w:r>
        <w:t>.</w:t>
      </w:r>
      <w:r>
        <w:rPr>
          <w:noProof/>
        </w:rPr>
        <w:t>8</w:t>
      </w:r>
      <w:r>
        <w:fldChar w:fldCharType="end"/>
      </w:r>
      <w:r>
        <w:t>.</w:t>
      </w:r>
    </w:p>
    <w:p w14:paraId="72D6C775" w14:textId="643A910B" w:rsidR="009618FF" w:rsidRPr="00AF6413" w:rsidRDefault="009618FF" w:rsidP="005A37D9">
      <w:pPr>
        <w:pStyle w:val="Caption"/>
        <w:spacing w:line="360" w:lineRule="auto"/>
        <w:rPr>
          <w:lang w:val="en-US"/>
        </w:rPr>
      </w:pPr>
      <w:bookmarkStart w:id="131" w:name="_Ref175566192"/>
      <w:bookmarkStart w:id="132" w:name="_Toc175566383"/>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9</w:t>
      </w:r>
      <w:r w:rsidR="00D64AFC">
        <w:fldChar w:fldCharType="end"/>
      </w:r>
      <w:bookmarkEnd w:id="130"/>
      <w:bookmarkEnd w:id="131"/>
      <w:r>
        <w:rPr>
          <w:lang w:val="en-US"/>
        </w:rPr>
        <w:t xml:space="preserve"> </w:t>
      </w:r>
      <w:r>
        <w:t>Nilai skor ROUGE</w:t>
      </w:r>
      <w:r w:rsidR="00AF6413">
        <w:rPr>
          <w:lang w:val="en-US"/>
        </w:rPr>
        <w:t xml:space="preserve"> dengan Metode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3" w:name="_Toc175688329"/>
      <w:r w:rsidRPr="00C42385">
        <w:rPr>
          <w:lang w:val="id-ID"/>
        </w:rPr>
        <w:t xml:space="preserve">Kategori </w:t>
      </w:r>
      <w:r>
        <w:t>skor ROUGE</w:t>
      </w:r>
      <w:bookmarkEnd w:id="13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4358AE21" w:rsidR="00372695" w:rsidRDefault="00372695" w:rsidP="00A24768">
      <w:pPr>
        <w:pStyle w:val="Caption"/>
        <w:spacing w:line="360" w:lineRule="auto"/>
      </w:pPr>
      <w:bookmarkStart w:id="134" w:name="_Toc175566384"/>
      <w:r>
        <w:lastRenderedPageBreak/>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0</w:t>
      </w:r>
      <w:r w:rsidR="00D64AFC">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4"/>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5" w:name="_Toc175688330"/>
      <w:r w:rsidRPr="00CE4B9F">
        <w:t>Menghitung Evaluasi Sumber Daya</w:t>
      </w:r>
      <w:bookmarkEnd w:id="135"/>
    </w:p>
    <w:p w14:paraId="270D43B4" w14:textId="2968E8C6"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187A51">
        <w:t xml:space="preserve">Tabel </w:t>
      </w:r>
      <w:r w:rsidR="00187A51">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1E6A4836" w:rsidR="006C0590" w:rsidRDefault="006C0590" w:rsidP="003F3282">
      <w:pPr>
        <w:pStyle w:val="Caption"/>
        <w:spacing w:line="360" w:lineRule="auto"/>
      </w:pPr>
      <w:bookmarkStart w:id="136" w:name="_Ref173227232"/>
      <w:bookmarkStart w:id="137" w:name="_Toc175566385"/>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1</w:t>
      </w:r>
      <w:r w:rsidR="00D64AFC">
        <w:fldChar w:fldCharType="end"/>
      </w:r>
      <w:bookmarkEnd w:id="136"/>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8" w:name="_Toc175688331"/>
      <w:r w:rsidRPr="00400E7D">
        <w:t>Analisis Hasil</w:t>
      </w:r>
      <w:bookmarkEnd w:id="138"/>
    </w:p>
    <w:p w14:paraId="6A7B9EAF" w14:textId="16CD013B" w:rsidR="00B31BE3" w:rsidRDefault="00B31BE3" w:rsidP="00D94F2B">
      <w:pPr>
        <w:pStyle w:val="Heading3"/>
      </w:pPr>
      <w:r w:rsidRPr="00B31BE3">
        <w:t>Masalah Data Pelatihan</w:t>
      </w:r>
    </w:p>
    <w:p w14:paraId="0E3D03CB" w14:textId="4ECF48A4"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w:t>
      </w:r>
      <w:r w:rsidRPr="00B31BE3">
        <w:lastRenderedPageBreak/>
        <w:t>berbagai asal</w:t>
      </w:r>
      <w:r w:rsidR="00D9169E">
        <w:rPr>
          <w:lang w:val="id-ID"/>
        </w:rPr>
        <w:t xml:space="preserve"> </w:t>
      </w:r>
      <w:r w:rsidR="002209BF" w:rsidRPr="002F1358">
        <w:rPr>
          <w:highlight w:val="yellow"/>
          <w:lang w:val="id-ID"/>
        </w:rPr>
        <w:fldChar w:fldCharType="begin" w:fldLock="1"/>
      </w:r>
      <w:r w:rsidR="00274B90">
        <w:rPr>
          <w:highlight w:val="yellow"/>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2F1358">
        <w:rPr>
          <w:highlight w:val="yellow"/>
          <w:lang w:val="id-ID"/>
        </w:rPr>
        <w:fldChar w:fldCharType="separate"/>
      </w:r>
      <w:r w:rsidR="002209BF" w:rsidRPr="002F1358">
        <w:rPr>
          <w:noProof/>
          <w:highlight w:val="yellow"/>
          <w:lang w:val="id-ID"/>
        </w:rPr>
        <w:t>(Deval, 2023)</w:t>
      </w:r>
      <w:r w:rsidR="002209BF" w:rsidRPr="002F1358">
        <w:rPr>
          <w:highlight w:val="yellow"/>
          <w:lang w:val="id-ID"/>
        </w:rPr>
        <w:fldChar w:fldCharType="end"/>
      </w:r>
      <w:r w:rsidRPr="00B31BE3">
        <w:t>.</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0C5FA526"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 xml:space="preserve">NVIDIA Tesla T4 </w:t>
      </w:r>
      <w:r w:rsidR="00797794" w:rsidRPr="00797794">
        <w:lastRenderedPageBreak/>
        <w:t>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9" w:name="_Toc175688332"/>
      <w:r>
        <w:lastRenderedPageBreak/>
        <w:t xml:space="preserve">BAB V </w:t>
      </w:r>
      <w:r>
        <w:br/>
        <w:t>KESIMPULAN DAN SARAN</w:t>
      </w:r>
      <w:bookmarkEnd w:id="13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40" w:name="_Toc175688333"/>
      <w:r>
        <w:rPr>
          <w:lang w:val="en-US"/>
        </w:rPr>
        <w:t>Kesimpulan</w:t>
      </w:r>
      <w:bookmarkEnd w:id="140"/>
    </w:p>
    <w:p w14:paraId="4EEEDEC9" w14:textId="2B303B68" w:rsidR="00485FCE" w:rsidRPr="00201A12" w:rsidRDefault="00485FCE" w:rsidP="00201A12">
      <w:pPr>
        <w:spacing w:line="360" w:lineRule="auto"/>
        <w:ind w:firstLine="709"/>
        <w:jc w:val="both"/>
        <w:rPr>
          <w:lang w:val="id-ID"/>
        </w:rPr>
      </w:pPr>
      <w:r>
        <w:rPr>
          <w:lang w:val="en-US"/>
        </w:rPr>
        <w:t>Chatbot untuk mendapatkan informasi akademik sudah berhasil dibangun dengan akurasi</w:t>
      </w:r>
      <w:r w:rsidR="00201A12">
        <w:rPr>
          <w:lang w:val="id-ID"/>
        </w:rPr>
        <w:t xml:space="preserve"> </w:t>
      </w:r>
      <w:r w:rsidR="00201A12">
        <w:t>skor ROUGE</w:t>
      </w:r>
      <w:r w:rsidR="00201A12">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780507FF" w:rsidR="00485FCE" w:rsidRPr="003961A4" w:rsidRDefault="00485FCE" w:rsidP="00201A12">
      <w:pPr>
        <w:spacing w:line="360" w:lineRule="auto"/>
        <w:ind w:firstLine="709"/>
        <w:jc w:val="both"/>
        <w:rPr>
          <w:lang w:val="id-ID"/>
        </w:rPr>
      </w:pPr>
      <w:r>
        <w:rPr>
          <w:lang w:val="en-US"/>
        </w:rPr>
        <w:t xml:space="preserve">Perbandingan kinerja antara </w:t>
      </w:r>
      <w:r w:rsidRPr="00C437BE">
        <w:rPr>
          <w:i/>
          <w:iCs w:val="0"/>
          <w:lang w:val="en-US"/>
        </w:rPr>
        <w:t>fine-tuning</w:t>
      </w:r>
      <w:r>
        <w:rPr>
          <w:lang w:val="en-US"/>
        </w:rPr>
        <w:t xml:space="preserve"> dan RAG menunjukan bahwa </w:t>
      </w:r>
      <w:r w:rsidR="00973620">
        <w:rPr>
          <w:lang w:val="id-ID"/>
        </w:rPr>
        <w:t xml:space="preserve">skor </w:t>
      </w:r>
      <w:r>
        <w:rPr>
          <w:lang w:val="en-US"/>
        </w:rPr>
        <w:t>ROUGE 1</w:t>
      </w:r>
      <w:r w:rsidR="003961A4">
        <w:rPr>
          <w:lang w:val="id-ID"/>
        </w:rPr>
        <w:t xml:space="preserve">, ROUGE 2, dan ROUGE L </w:t>
      </w:r>
      <w:r>
        <w:rPr>
          <w:lang w:val="en-US"/>
        </w:rPr>
        <w:t xml:space="preserve">pada </w:t>
      </w:r>
      <w:r w:rsidRPr="00485FCE">
        <w:rPr>
          <w:i/>
          <w:iCs w:val="0"/>
          <w:lang w:val="en-US"/>
        </w:rPr>
        <w:t>fine-tuning</w:t>
      </w:r>
      <w:r w:rsidR="003961A4">
        <w:rPr>
          <w:i/>
          <w:iCs w:val="0"/>
          <w:lang w:val="id-ID"/>
        </w:rPr>
        <w:t xml:space="preserve"> </w:t>
      </w:r>
      <w:r w:rsidR="003961A4">
        <w:rPr>
          <w:lang w:val="id-ID"/>
        </w:rPr>
        <w:t xml:space="preserve">mendapatkan nilai skor yang baik yaitu &gt;0.5. Skor ini didapat dengan pengujian pada Model dengan memberikan pertanyaan yang berbeda tetapi memiliki makna yang sama. Kinerja menggunakan metode RAG menghasilkan skor pada  </w:t>
      </w:r>
      <w:r w:rsidR="003961A4">
        <w:rPr>
          <w:lang w:val="en-US"/>
        </w:rPr>
        <w:t>ROUGE 1</w:t>
      </w:r>
      <w:r w:rsidR="003961A4">
        <w:rPr>
          <w:lang w:val="id-ID"/>
        </w:rPr>
        <w:t>, ROUGE 2, dan ROUGE L</w:t>
      </w:r>
    </w:p>
    <w:p w14:paraId="1527131F" w14:textId="5826A8E5" w:rsidR="00EA04CC" w:rsidRPr="00CF0434" w:rsidRDefault="00485FCE" w:rsidP="00201A12">
      <w:pPr>
        <w:spacing w:line="360" w:lineRule="auto"/>
        <w:ind w:firstLine="709"/>
        <w:jc w:val="both"/>
        <w:rPr>
          <w:lang w:val="en-US"/>
        </w:rPr>
      </w:pPr>
      <w:r>
        <w:rPr>
          <w:lang w:val="en-US"/>
        </w:rPr>
        <w:t>File informasi akademik dalam bentuk pernyatan berhasil dibangun dengan jumlah pernyataan sebanyak 231 data</w:t>
      </w:r>
      <w:r w:rsidR="00947A5B">
        <w:rPr>
          <w:lang w:val="id-ID"/>
        </w:rPr>
        <w:t xml:space="preserve"> informasi akademik di USK</w:t>
      </w:r>
      <w:r>
        <w:rPr>
          <w:lang w:val="en-US"/>
        </w:rPr>
        <w:t xml:space="preserve"> dan dokumen ini digunakan </w:t>
      </w:r>
      <w:r w:rsidR="00947A5B">
        <w:rPr>
          <w:lang w:val="id-ID"/>
        </w:rPr>
        <w:t xml:space="preserve">pada chatbot dengan metode </w:t>
      </w:r>
      <w:r>
        <w:rPr>
          <w:lang w:val="en-US"/>
        </w:rPr>
        <w:t xml:space="preserve">RAG </w:t>
      </w:r>
      <w:r w:rsidR="00947A5B">
        <w:rPr>
          <w:lang w:val="id-ID"/>
        </w:rPr>
        <w:t xml:space="preserve">dan hasilnya </w:t>
      </w:r>
      <w:r w:rsidR="00CF0434">
        <w:rPr>
          <w:lang w:val="en-US"/>
        </w:rPr>
        <w:t xml:space="preserve">memberi peningkatan waktu </w:t>
      </w:r>
      <w:r w:rsidR="008404A1">
        <w:rPr>
          <w:lang w:val="id-ID"/>
        </w:rPr>
        <w:t>pada model untuk menghasilkan respon terkait topik di bidang akademik dan</w:t>
      </w:r>
      <w:r w:rsidR="00CF0434">
        <w:rPr>
          <w:lang w:val="en-US"/>
        </w:rPr>
        <w:t xml:space="preserve"> </w:t>
      </w:r>
      <w:r w:rsidR="00A31A72">
        <w:rPr>
          <w:lang w:val="id-ID"/>
        </w:rPr>
        <w:t xml:space="preserve">meningkatkan </w:t>
      </w:r>
      <w:r w:rsidR="008404A1">
        <w:rPr>
          <w:lang w:val="id-ID"/>
        </w:rPr>
        <w:t xml:space="preserve">pada </w:t>
      </w:r>
      <w:r w:rsidR="00CF0434">
        <w:rPr>
          <w:lang w:val="en-US"/>
        </w:rPr>
        <w:t>akurasi</w:t>
      </w:r>
      <w:r w:rsidR="008404A1">
        <w:rPr>
          <w:lang w:val="id-ID"/>
        </w:rPr>
        <w:t xml:space="preserve"> Model</w:t>
      </w:r>
      <w:r w:rsidR="00CF0434">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1" w:name="_Toc175688334"/>
      <w:r>
        <w:rPr>
          <w:lang w:val="en-US"/>
        </w:rPr>
        <w:t>Saran</w:t>
      </w:r>
      <w:bookmarkEnd w:id="141"/>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2" w:name="_Toc175688335"/>
      <w:r w:rsidRPr="00A25460">
        <w:lastRenderedPageBreak/>
        <w:t>DAFTAR KEPUSTAKAAN</w:t>
      </w:r>
      <w:bookmarkEnd w:id="97"/>
      <w:bookmarkEnd w:id="142"/>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720ABF9C" w:rsidR="00DD23F7" w:rsidRPr="00DD23F7" w:rsidRDefault="00DD23F7" w:rsidP="00EA142F">
      <w:pPr>
        <w:pStyle w:val="Caption"/>
        <w:spacing w:line="360" w:lineRule="auto"/>
        <w:rPr>
          <w:lang w:val="en-US"/>
        </w:rPr>
      </w:pPr>
      <w:bookmarkStart w:id="143" w:name="_Ref175480312"/>
      <w:bookmarkStart w:id="144" w:name="_Toc175566604"/>
      <w:r w:rsidRPr="0099069D">
        <w:rPr>
          <w:highlight w:val="cyan"/>
        </w:rPr>
        <w:t xml:space="preserve">Lampiran </w:t>
      </w:r>
      <w:r w:rsidRPr="0099069D">
        <w:rPr>
          <w:highlight w:val="cyan"/>
        </w:rPr>
        <w:fldChar w:fldCharType="begin"/>
      </w:r>
      <w:r w:rsidRPr="0099069D">
        <w:rPr>
          <w:highlight w:val="cyan"/>
        </w:rPr>
        <w:instrText xml:space="preserve"> SEQ Lampiran \* ARABIC </w:instrText>
      </w:r>
      <w:r w:rsidRPr="0099069D">
        <w:rPr>
          <w:highlight w:val="cyan"/>
        </w:rPr>
        <w:fldChar w:fldCharType="separate"/>
      </w:r>
      <w:r w:rsidR="00EA142F" w:rsidRPr="0099069D">
        <w:rPr>
          <w:noProof/>
          <w:highlight w:val="cyan"/>
        </w:rPr>
        <w:t>1</w:t>
      </w:r>
      <w:r w:rsidRPr="0099069D">
        <w:rPr>
          <w:highlight w:val="cyan"/>
        </w:rPr>
        <w:fldChar w:fldCharType="end"/>
      </w:r>
      <w:bookmarkEnd w:id="143"/>
      <w:r w:rsidRPr="0099069D">
        <w:rPr>
          <w:highlight w:val="cyan"/>
          <w:lang w:val="en-US"/>
        </w:rPr>
        <w:t xml:space="preserve">. </w:t>
      </w:r>
      <w:r w:rsidR="001B581F" w:rsidRPr="0099069D">
        <w:rPr>
          <w:highlight w:val="cyan"/>
          <w:lang w:val="en-US"/>
        </w:rPr>
        <w:t xml:space="preserve">20 </w:t>
      </w:r>
      <w:r w:rsidRPr="0099069D">
        <w:rPr>
          <w:highlight w:val="cyan"/>
          <w:lang w:val="en-US"/>
        </w:rPr>
        <w:t>sampel dataset QnA di USK</w:t>
      </w:r>
      <w:bookmarkEnd w:id="144"/>
    </w:p>
    <w:tbl>
      <w:tblPr>
        <w:tblStyle w:val="TableGrid"/>
        <w:tblW w:w="0" w:type="auto"/>
        <w:tblLook w:val="04A0" w:firstRow="1" w:lastRow="0" w:firstColumn="1" w:lastColumn="0" w:noHBand="0" w:noVBand="1"/>
      </w:tblPr>
      <w:tblGrid>
        <w:gridCol w:w="510"/>
        <w:gridCol w:w="1216"/>
        <w:gridCol w:w="2109"/>
        <w:gridCol w:w="4886"/>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6AADF82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77777777" w:rsidR="00DD23F7" w:rsidRDefault="00DD23F7" w:rsidP="00386FF7">
            <w:pPr>
              <w:spacing w:line="360" w:lineRule="auto"/>
            </w:pPr>
            <w:r>
              <w:t>Terkait dengan riset kata sandi KRS Online, Anda bisa membuat permohonan melalui laman website Kami di : ult.usk.ac.id atau langsung melalui link google form : https://forms.gle/Xq6ThdgQNhWYhbat8. Jika ada kendala, Anda bisa menghubungi Kami via email di ult@usk.ac.id (khusus untuk riset password KRS, riset password email domain USK, perbaikan biodata KRS, dan perbaikan data PDDIKTI)</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77777777" w:rsidR="00DD23F7" w:rsidRDefault="00DD23F7" w:rsidP="00386FF7">
            <w:pPr>
              <w:spacing w:line="360" w:lineRule="auto"/>
            </w:pPr>
            <w:r>
              <w:t>Bagaimana cara membayar ukt untuk jalur smmptn barat, dan ukt nya apakah di bayar sekalian dengan IPI nya?</w:t>
            </w:r>
          </w:p>
        </w:tc>
        <w:tc>
          <w:tcPr>
            <w:tcW w:w="0" w:type="auto"/>
          </w:tcPr>
          <w:p w14:paraId="51F48EC5" w14:textId="77777777" w:rsidR="00DD23F7" w:rsidRDefault="00DD23F7" w:rsidP="00386FF7">
            <w:pPr>
              <w:spacing w:line="360" w:lineRule="auto"/>
            </w:pPr>
            <w:r>
              <w:t>Silahkan langsung bayar ke Bank, dan masalah IPI tidak boleh di cicil kecuali hanya fakultas kedokteran saja</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77777777" w:rsidR="00DD23F7" w:rsidRDefault="00DD23F7" w:rsidP="00386FF7">
            <w:pPr>
              <w:spacing w:line="360" w:lineRule="auto"/>
            </w:pPr>
            <w:r>
              <w:t>Kapan jadwal sanggahan ukt bagi mahasiswa?</w:t>
            </w:r>
          </w:p>
        </w:tc>
        <w:tc>
          <w:tcPr>
            <w:tcW w:w="0" w:type="auto"/>
          </w:tcPr>
          <w:p w14:paraId="0ACF456A" w14:textId="4A6FC12E"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g penting data KRS benar semua dan mengenai banding ukt nanti akan dibuka oleh bagian keuangan, silakan pantau infonya di web usk.ac.id</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 xml:space="preserve">Bagaimana cara </w:t>
            </w:r>
            <w:r>
              <w:lastRenderedPageBreak/>
              <w:t>membuat Surat Keterangan Aktif Kuliah?</w:t>
            </w:r>
          </w:p>
        </w:tc>
        <w:tc>
          <w:tcPr>
            <w:tcW w:w="0" w:type="auto"/>
          </w:tcPr>
          <w:p w14:paraId="248EA8F5" w14:textId="77777777" w:rsidR="00DD23F7" w:rsidRDefault="00DD23F7" w:rsidP="00386FF7">
            <w:pPr>
              <w:spacing w:line="360" w:lineRule="auto"/>
            </w:pPr>
            <w:r>
              <w:lastRenderedPageBreak/>
              <w:t xml:space="preserve">Terkait masalah Surat keterangan Aktif Kuliah </w:t>
            </w:r>
            <w:r>
              <w:lastRenderedPageBreak/>
              <w:t>silahkan mengurus ke bagian Registrasi Akademik</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lastRenderedPageBreak/>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77777777" w:rsidR="00DD23F7" w:rsidRDefault="00DD23F7" w:rsidP="00386FF7">
            <w:pPr>
              <w:spacing w:line="360" w:lineRule="auto"/>
            </w:pPr>
            <w:r>
              <w:t>Kolom validasi ini, harus menunggu sampai Status Buta Warna berubah menjadi Warna Hijau</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77777777" w:rsidR="00DD23F7" w:rsidRDefault="00DD23F7" w:rsidP="00386FF7">
            <w:pPr>
              <w:spacing w:line="360" w:lineRule="auto"/>
            </w:pPr>
            <w:r>
              <w:t>Bagaimana cara mendaftar Bimbingan/Kelas TOEFL ?</w:t>
            </w:r>
          </w:p>
        </w:tc>
        <w:tc>
          <w:tcPr>
            <w:tcW w:w="0" w:type="auto"/>
          </w:tcPr>
          <w:p w14:paraId="1CCA1C01" w14:textId="77777777" w:rsidR="00DD23F7" w:rsidRDefault="00DD23F7" w:rsidP="00386FF7">
            <w:pPr>
              <w:spacing w:line="360" w:lineRule="auto"/>
            </w:pPr>
            <w:r>
              <w:t>Silahkan CP ke WA Only UPT. Bahasa secara online di 081375386018,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77777777" w:rsidR="00DD23F7" w:rsidRDefault="00DD23F7" w:rsidP="00386FF7">
            <w:pPr>
              <w:spacing w:line="360" w:lineRule="auto"/>
            </w:pPr>
            <w:r>
              <w:t>Mahasiswa tidak bisa pindah Fakultas. Yang boleh pindah hanya Prodi saja </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77777777" w:rsidR="00DD23F7" w:rsidRDefault="00DD23F7" w:rsidP="00386FF7">
            <w:pPr>
              <w:spacing w:line="360" w:lineRule="auto"/>
            </w:pPr>
            <w:r>
              <w:t>Pengurusan cuti semester dilakukan di bagian Akademik Fakultas masing-masing</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Bagaimana cara Cetak KTM?</w:t>
            </w:r>
          </w:p>
        </w:tc>
        <w:tc>
          <w:tcPr>
            <w:tcW w:w="0" w:type="auto"/>
          </w:tcPr>
          <w:p w14:paraId="69FF78A7" w14:textId="77777777" w:rsidR="00DD23F7" w:rsidRDefault="00DD23F7" w:rsidP="00386FF7">
            <w:pPr>
              <w:spacing w:line="360" w:lineRule="auto"/>
            </w:pPr>
            <w:r>
              <w:t>KTM dapat dicetak di laman berkas-akademik.usk.ac.id </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77777777"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7777777" w:rsidR="00DD23F7" w:rsidRDefault="00DD23F7" w:rsidP="00386FF7">
            <w:pPr>
              <w:spacing w:line="360" w:lineRule="auto"/>
            </w:pPr>
            <w:r>
              <w:t>Kenapa uktb bisa sangat mahal?</w:t>
            </w:r>
          </w:p>
        </w:tc>
        <w:tc>
          <w:tcPr>
            <w:tcW w:w="0" w:type="auto"/>
          </w:tcPr>
          <w:p w14:paraId="3529B389" w14:textId="77777777" w:rsidR="00DD23F7" w:rsidRDefault="00DD23F7" w:rsidP="00386FF7">
            <w:pPr>
              <w:spacing w:line="360" w:lineRule="auto"/>
            </w:pPr>
            <w:r>
              <w:t>Sistem membaca apa yang Anda isi. Jika merasa keberatan, silahkan ikut peninjauan UKT. informasinya tersedia di laman : usk.ac.id. Untuk UKT semester ini tetap harus dibayarkan agar tidak dianggap mengundurkan diri</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77777777" w:rsidR="00DD23F7" w:rsidRDefault="00DD23F7" w:rsidP="00386FF7">
            <w:pPr>
              <w:spacing w:line="360" w:lineRule="auto"/>
            </w:pPr>
            <w:r>
              <w:t>Bagaimana jika terlambat melakukan pembayaran Uang Kuliah ?</w:t>
            </w:r>
          </w:p>
        </w:tc>
        <w:tc>
          <w:tcPr>
            <w:tcW w:w="0" w:type="auto"/>
          </w:tcPr>
          <w:p w14:paraId="69AFA772" w14:textId="77777777" w:rsidR="00DD23F7" w:rsidRDefault="00DD23F7" w:rsidP="00386FF7">
            <w:pPr>
              <w:spacing w:line="360" w:lineRule="auto"/>
            </w:pPr>
            <w:r>
              <w:t>Jika telat melakukan pembayaran UKT, Silahkan ke bagian a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77777777"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77777777" w:rsidR="00DD23F7" w:rsidRDefault="00DD23F7" w:rsidP="00386FF7">
            <w:pPr>
              <w:spacing w:line="360" w:lineRule="auto"/>
            </w:pPr>
            <w:r>
              <w:t>Terkait dengan pembuatan slip spp pengganti dapat membayar sebesar Rp 18.000,-. Berikut Kami lampirkan nomor rekening: Nama Bank : Bank Syariah Indonesia No. Rekening : 914-</w:t>
            </w:r>
            <w:r>
              <w:lastRenderedPageBreak/>
              <w:t>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7777777" w:rsidR="00DD23F7" w:rsidRDefault="00DD23F7" w:rsidP="00386FF7">
            <w:pPr>
              <w:spacing w:line="360" w:lineRule="auto"/>
            </w:pPr>
            <w:r>
              <w:t>Pembuatan surat rekomendasi kampus dapat dilakukan di bagian Kemahasiswaan pada Fakultas masing-masing</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77777777" w:rsidR="00DD23F7" w:rsidRDefault="00DD23F7" w:rsidP="00386FF7">
            <w:pPr>
              <w:spacing w:line="360" w:lineRule="auto"/>
            </w:pPr>
            <w:r>
              <w:t>Dapat melapor hal ini pada program studi masing-masing</w:t>
            </w:r>
          </w:p>
        </w:tc>
      </w:tr>
    </w:tbl>
    <w:p w14:paraId="0119816B" w14:textId="6A642FC6" w:rsidR="00311F95" w:rsidRDefault="00311F95" w:rsidP="00597828">
      <w:r>
        <w:br w:type="page"/>
      </w:r>
    </w:p>
    <w:p w14:paraId="0A2ACE2E" w14:textId="7F74A2DA" w:rsidR="00EA142F" w:rsidRPr="00EA142F" w:rsidRDefault="00EA142F" w:rsidP="0099069D">
      <w:pPr>
        <w:pStyle w:val="Caption"/>
        <w:spacing w:line="360" w:lineRule="auto"/>
        <w:rPr>
          <w:lang w:val="en-US"/>
        </w:rPr>
      </w:pPr>
      <w:bookmarkStart w:id="145" w:name="_Ref175481486"/>
      <w:bookmarkStart w:id="146" w:name="_Toc175566605"/>
      <w:r w:rsidRPr="0099069D">
        <w:rPr>
          <w:highlight w:val="cyan"/>
        </w:rPr>
        <w:lastRenderedPageBreak/>
        <w:t xml:space="preserve">Lampiran </w:t>
      </w:r>
      <w:r w:rsidRPr="0099069D">
        <w:rPr>
          <w:highlight w:val="cyan"/>
        </w:rPr>
        <w:fldChar w:fldCharType="begin"/>
      </w:r>
      <w:r w:rsidRPr="0099069D">
        <w:rPr>
          <w:highlight w:val="cyan"/>
        </w:rPr>
        <w:instrText xml:space="preserve"> SEQ Lampiran \* ARABIC </w:instrText>
      </w:r>
      <w:r w:rsidRPr="0099069D">
        <w:rPr>
          <w:highlight w:val="cyan"/>
        </w:rPr>
        <w:fldChar w:fldCharType="separate"/>
      </w:r>
      <w:r w:rsidRPr="0099069D">
        <w:rPr>
          <w:noProof/>
          <w:highlight w:val="cyan"/>
        </w:rPr>
        <w:t>2</w:t>
      </w:r>
      <w:r w:rsidRPr="0099069D">
        <w:rPr>
          <w:highlight w:val="cyan"/>
        </w:rPr>
        <w:fldChar w:fldCharType="end"/>
      </w:r>
      <w:bookmarkEnd w:id="145"/>
      <w:r w:rsidRPr="0099069D">
        <w:rPr>
          <w:highlight w:val="cyan"/>
          <w:lang w:val="en-US"/>
        </w:rPr>
        <w:t xml:space="preserve">. </w:t>
      </w:r>
      <w:r w:rsidR="001407A2" w:rsidRPr="0099069D">
        <w:rPr>
          <w:highlight w:val="cyan"/>
          <w:lang w:val="en-US"/>
        </w:rPr>
        <w:t>Sampel dataset pada metode RAG</w:t>
      </w:r>
      <w:bookmarkEnd w:id="146"/>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2"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61029EB3" w:rsidR="00EA142F" w:rsidRPr="00EA142F" w:rsidRDefault="00EA142F" w:rsidP="00EA142F">
            <w:pPr>
              <w:spacing w:line="360" w:lineRule="auto"/>
              <w:rPr>
                <w:color w:val="000000"/>
              </w:rPr>
            </w:pPr>
            <w:r w:rsidRPr="00EA142F">
              <w:rPr>
                <w:color w:val="000000"/>
              </w:rPr>
              <w:t>Pengajuan surat rekomendasi kampus dapat dilakukan di bagian Kemahasiswaan</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3"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197B11B3" w:rsidR="00476FB6" w:rsidRPr="00476FB6" w:rsidRDefault="00476FB6" w:rsidP="00EA142F">
            <w:pPr>
              <w:spacing w:line="360" w:lineRule="auto"/>
              <w:rPr>
                <w:color w:val="000000"/>
              </w:rPr>
            </w:pPr>
            <w:r w:rsidRPr="00476FB6">
              <w:rPr>
                <w:color w:val="000000"/>
              </w:rPr>
              <w:t xml:space="preserve">Pemesanan Almamater USK untuk Mahasiswa Baru informasinya silakan untuk mengunjungi laman </w:t>
            </w:r>
            <w:hyperlink r:id="rId34" w:history="1">
              <w:r w:rsidR="002D1309" w:rsidRPr="00C07875">
                <w:rPr>
                  <w:rStyle w:val="Hyperlink"/>
                </w:rPr>
                <w:t>https://pakarmaru.usk.ac.id/</w:t>
              </w:r>
            </w:hyperlink>
            <w:r w:rsidR="002D1309">
              <w:rPr>
                <w:color w:val="000000"/>
              </w:rPr>
              <w:t xml:space="preserve"> </w:t>
            </w:r>
            <w:r w:rsidRPr="00476FB6">
              <w:rPr>
                <w:color w:val="000000"/>
              </w:rPr>
              <w:t>atau konsultasi ke ULT ya</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7AC6C0C6"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5" w:history="1">
              <w:r w:rsidRPr="00BE5CD7">
                <w:rPr>
                  <w:rStyle w:val="Hyperlink"/>
                  <w:color w:val="1155CC"/>
                </w:rPr>
                <w:t>persuratan@usk.ac.id</w:t>
              </w:r>
            </w:hyperlink>
            <w:r w:rsidRPr="00BE5CD7">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6"/>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55B5A" w14:textId="77777777" w:rsidR="00B93EF1" w:rsidRDefault="00B93EF1" w:rsidP="009574DC">
      <w:r>
        <w:separator/>
      </w:r>
    </w:p>
    <w:p w14:paraId="608E8035" w14:textId="77777777" w:rsidR="00B93EF1" w:rsidRDefault="00B93EF1" w:rsidP="009574DC"/>
    <w:p w14:paraId="55D95C66" w14:textId="77777777" w:rsidR="00B93EF1" w:rsidRDefault="00B93EF1" w:rsidP="009574DC"/>
  </w:endnote>
  <w:endnote w:type="continuationSeparator" w:id="0">
    <w:p w14:paraId="2A52C776" w14:textId="77777777" w:rsidR="00B93EF1" w:rsidRDefault="00B93EF1" w:rsidP="009574DC">
      <w:r>
        <w:continuationSeparator/>
      </w:r>
    </w:p>
    <w:p w14:paraId="44BAD1E8" w14:textId="77777777" w:rsidR="00B93EF1" w:rsidRDefault="00B93EF1" w:rsidP="009574DC"/>
    <w:p w14:paraId="4E139B87" w14:textId="77777777" w:rsidR="00B93EF1" w:rsidRDefault="00B93EF1"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BF23D1" w14:textId="77777777" w:rsidR="00B93EF1" w:rsidRDefault="00B93EF1" w:rsidP="009574DC">
      <w:r>
        <w:separator/>
      </w:r>
    </w:p>
    <w:p w14:paraId="36CDE1CB" w14:textId="77777777" w:rsidR="00B93EF1" w:rsidRDefault="00B93EF1" w:rsidP="009574DC"/>
    <w:p w14:paraId="135BEC8F" w14:textId="77777777" w:rsidR="00B93EF1" w:rsidRDefault="00B93EF1" w:rsidP="009574DC"/>
  </w:footnote>
  <w:footnote w:type="continuationSeparator" w:id="0">
    <w:p w14:paraId="2E07B6CB" w14:textId="77777777" w:rsidR="00B93EF1" w:rsidRDefault="00B93EF1" w:rsidP="009574DC">
      <w:r>
        <w:continuationSeparator/>
      </w:r>
    </w:p>
    <w:p w14:paraId="78FC5CEA" w14:textId="77777777" w:rsidR="00B93EF1" w:rsidRDefault="00B93EF1" w:rsidP="009574DC"/>
    <w:p w14:paraId="04856EAE" w14:textId="77777777" w:rsidR="00B93EF1" w:rsidRDefault="00B93EF1"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A6A"/>
    <w:rsid w:val="00026251"/>
    <w:rsid w:val="00027314"/>
    <w:rsid w:val="00027F11"/>
    <w:rsid w:val="00030113"/>
    <w:rsid w:val="00031136"/>
    <w:rsid w:val="0003132A"/>
    <w:rsid w:val="00032C78"/>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715"/>
    <w:rsid w:val="000A0ADC"/>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2EBB"/>
    <w:rsid w:val="001040A4"/>
    <w:rsid w:val="00104CE4"/>
    <w:rsid w:val="001066D2"/>
    <w:rsid w:val="001067CD"/>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07A2"/>
    <w:rsid w:val="00141564"/>
    <w:rsid w:val="00141D13"/>
    <w:rsid w:val="00142DDE"/>
    <w:rsid w:val="00143D07"/>
    <w:rsid w:val="0014569C"/>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0AA0"/>
    <w:rsid w:val="00160D41"/>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3CB5"/>
    <w:rsid w:val="00184B1F"/>
    <w:rsid w:val="00185C33"/>
    <w:rsid w:val="00186498"/>
    <w:rsid w:val="00187A51"/>
    <w:rsid w:val="00187B14"/>
    <w:rsid w:val="00187CE5"/>
    <w:rsid w:val="00190527"/>
    <w:rsid w:val="00192F0E"/>
    <w:rsid w:val="001933C2"/>
    <w:rsid w:val="00193D2E"/>
    <w:rsid w:val="0019546A"/>
    <w:rsid w:val="001A0575"/>
    <w:rsid w:val="001A066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249C"/>
    <w:rsid w:val="001C44FC"/>
    <w:rsid w:val="001C59B6"/>
    <w:rsid w:val="001C775D"/>
    <w:rsid w:val="001C7964"/>
    <w:rsid w:val="001D18B4"/>
    <w:rsid w:val="001D1B55"/>
    <w:rsid w:val="001D1BBE"/>
    <w:rsid w:val="001D2130"/>
    <w:rsid w:val="001D23E8"/>
    <w:rsid w:val="001D2527"/>
    <w:rsid w:val="001D2E03"/>
    <w:rsid w:val="001D4133"/>
    <w:rsid w:val="001D4389"/>
    <w:rsid w:val="001D5DA5"/>
    <w:rsid w:val="001D6223"/>
    <w:rsid w:val="001D7F78"/>
    <w:rsid w:val="001D7F94"/>
    <w:rsid w:val="001E0172"/>
    <w:rsid w:val="001E0302"/>
    <w:rsid w:val="001E0BAD"/>
    <w:rsid w:val="001E1104"/>
    <w:rsid w:val="001E1BBD"/>
    <w:rsid w:val="001E3170"/>
    <w:rsid w:val="001E38E9"/>
    <w:rsid w:val="001E5596"/>
    <w:rsid w:val="001F0AFA"/>
    <w:rsid w:val="001F1095"/>
    <w:rsid w:val="001F2FDD"/>
    <w:rsid w:val="001F30DD"/>
    <w:rsid w:val="001F5570"/>
    <w:rsid w:val="001F60D5"/>
    <w:rsid w:val="001F6657"/>
    <w:rsid w:val="001F675F"/>
    <w:rsid w:val="00200C1E"/>
    <w:rsid w:val="00201A12"/>
    <w:rsid w:val="00202A3E"/>
    <w:rsid w:val="00204631"/>
    <w:rsid w:val="00204A47"/>
    <w:rsid w:val="00204F56"/>
    <w:rsid w:val="00206ECE"/>
    <w:rsid w:val="002074F9"/>
    <w:rsid w:val="0020771F"/>
    <w:rsid w:val="002079F0"/>
    <w:rsid w:val="00207D73"/>
    <w:rsid w:val="00210368"/>
    <w:rsid w:val="002108D0"/>
    <w:rsid w:val="002108FB"/>
    <w:rsid w:val="00213A5A"/>
    <w:rsid w:val="00214C5F"/>
    <w:rsid w:val="00214DF1"/>
    <w:rsid w:val="00215E93"/>
    <w:rsid w:val="00217045"/>
    <w:rsid w:val="0021749A"/>
    <w:rsid w:val="002179CD"/>
    <w:rsid w:val="00220202"/>
    <w:rsid w:val="002205D6"/>
    <w:rsid w:val="00220785"/>
    <w:rsid w:val="0022099D"/>
    <w:rsid w:val="002209BF"/>
    <w:rsid w:val="00220DE3"/>
    <w:rsid w:val="0022146E"/>
    <w:rsid w:val="0022183D"/>
    <w:rsid w:val="00224854"/>
    <w:rsid w:val="00231FA6"/>
    <w:rsid w:val="00232325"/>
    <w:rsid w:val="00232413"/>
    <w:rsid w:val="00232537"/>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4277"/>
    <w:rsid w:val="00255339"/>
    <w:rsid w:val="00255E88"/>
    <w:rsid w:val="002606F4"/>
    <w:rsid w:val="00260E41"/>
    <w:rsid w:val="00261701"/>
    <w:rsid w:val="002619C5"/>
    <w:rsid w:val="00261D55"/>
    <w:rsid w:val="0026392C"/>
    <w:rsid w:val="00263A19"/>
    <w:rsid w:val="00263D97"/>
    <w:rsid w:val="00263F10"/>
    <w:rsid w:val="00264EA8"/>
    <w:rsid w:val="00265DD2"/>
    <w:rsid w:val="00266E68"/>
    <w:rsid w:val="00267482"/>
    <w:rsid w:val="002706A6"/>
    <w:rsid w:val="00271CA6"/>
    <w:rsid w:val="0027276A"/>
    <w:rsid w:val="002731DA"/>
    <w:rsid w:val="00273B9C"/>
    <w:rsid w:val="00274460"/>
    <w:rsid w:val="00274B90"/>
    <w:rsid w:val="002767AA"/>
    <w:rsid w:val="00276980"/>
    <w:rsid w:val="00277206"/>
    <w:rsid w:val="002773C5"/>
    <w:rsid w:val="00281D34"/>
    <w:rsid w:val="002823A4"/>
    <w:rsid w:val="00283A00"/>
    <w:rsid w:val="00284FAF"/>
    <w:rsid w:val="00285632"/>
    <w:rsid w:val="00286FC3"/>
    <w:rsid w:val="002906EB"/>
    <w:rsid w:val="00290898"/>
    <w:rsid w:val="002928F2"/>
    <w:rsid w:val="0029426D"/>
    <w:rsid w:val="00295B37"/>
    <w:rsid w:val="00297DDA"/>
    <w:rsid w:val="002A1665"/>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D0BC1"/>
    <w:rsid w:val="002D0EC6"/>
    <w:rsid w:val="002D1309"/>
    <w:rsid w:val="002D2B11"/>
    <w:rsid w:val="002D554C"/>
    <w:rsid w:val="002D6AAC"/>
    <w:rsid w:val="002D7EF5"/>
    <w:rsid w:val="002E2891"/>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404"/>
    <w:rsid w:val="00331D82"/>
    <w:rsid w:val="00332FAD"/>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5F2C"/>
    <w:rsid w:val="003961A4"/>
    <w:rsid w:val="00396FB8"/>
    <w:rsid w:val="003A0135"/>
    <w:rsid w:val="003A14B9"/>
    <w:rsid w:val="003A25C9"/>
    <w:rsid w:val="003A29FC"/>
    <w:rsid w:val="003A2A26"/>
    <w:rsid w:val="003A3F27"/>
    <w:rsid w:val="003A40AD"/>
    <w:rsid w:val="003A5E69"/>
    <w:rsid w:val="003B4810"/>
    <w:rsid w:val="003B4EF3"/>
    <w:rsid w:val="003B56E4"/>
    <w:rsid w:val="003B5974"/>
    <w:rsid w:val="003B634B"/>
    <w:rsid w:val="003B63FE"/>
    <w:rsid w:val="003C0330"/>
    <w:rsid w:val="003C0971"/>
    <w:rsid w:val="003C0CD5"/>
    <w:rsid w:val="003C2084"/>
    <w:rsid w:val="003C29BF"/>
    <w:rsid w:val="003C5917"/>
    <w:rsid w:val="003C7BA6"/>
    <w:rsid w:val="003C7DA9"/>
    <w:rsid w:val="003D0B3B"/>
    <w:rsid w:val="003D5614"/>
    <w:rsid w:val="003D5E3D"/>
    <w:rsid w:val="003D687A"/>
    <w:rsid w:val="003D6A8F"/>
    <w:rsid w:val="003E09A0"/>
    <w:rsid w:val="003E129D"/>
    <w:rsid w:val="003E12E4"/>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2625"/>
    <w:rsid w:val="004426A1"/>
    <w:rsid w:val="00443460"/>
    <w:rsid w:val="00446ABA"/>
    <w:rsid w:val="00450DF0"/>
    <w:rsid w:val="0045183C"/>
    <w:rsid w:val="00451ABE"/>
    <w:rsid w:val="00452329"/>
    <w:rsid w:val="004532A3"/>
    <w:rsid w:val="00453BB6"/>
    <w:rsid w:val="00453BC0"/>
    <w:rsid w:val="00455F0D"/>
    <w:rsid w:val="00456036"/>
    <w:rsid w:val="004560B4"/>
    <w:rsid w:val="00456EC1"/>
    <w:rsid w:val="0046085E"/>
    <w:rsid w:val="00460A5A"/>
    <w:rsid w:val="00462ABA"/>
    <w:rsid w:val="004632CF"/>
    <w:rsid w:val="004633FC"/>
    <w:rsid w:val="00464579"/>
    <w:rsid w:val="004658AD"/>
    <w:rsid w:val="0046607A"/>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3F28"/>
    <w:rsid w:val="004B4715"/>
    <w:rsid w:val="004B5A91"/>
    <w:rsid w:val="004C0323"/>
    <w:rsid w:val="004C0ABF"/>
    <w:rsid w:val="004C0B70"/>
    <w:rsid w:val="004C0B93"/>
    <w:rsid w:val="004C13C1"/>
    <w:rsid w:val="004C177D"/>
    <w:rsid w:val="004C37CE"/>
    <w:rsid w:val="004C54C3"/>
    <w:rsid w:val="004C6BCF"/>
    <w:rsid w:val="004D0A1B"/>
    <w:rsid w:val="004D1D9D"/>
    <w:rsid w:val="004D2A05"/>
    <w:rsid w:val="004D3B64"/>
    <w:rsid w:val="004D5354"/>
    <w:rsid w:val="004D7A2C"/>
    <w:rsid w:val="004E0B70"/>
    <w:rsid w:val="004E1164"/>
    <w:rsid w:val="004E1854"/>
    <w:rsid w:val="004E20A7"/>
    <w:rsid w:val="004E3AA1"/>
    <w:rsid w:val="004E3D36"/>
    <w:rsid w:val="004E42B7"/>
    <w:rsid w:val="004F07A8"/>
    <w:rsid w:val="004F0977"/>
    <w:rsid w:val="004F0E17"/>
    <w:rsid w:val="004F1998"/>
    <w:rsid w:val="004F1E5D"/>
    <w:rsid w:val="004F3F8E"/>
    <w:rsid w:val="004F4F19"/>
    <w:rsid w:val="004F6BF6"/>
    <w:rsid w:val="004F7EA8"/>
    <w:rsid w:val="00501A8A"/>
    <w:rsid w:val="0050361A"/>
    <w:rsid w:val="00503BA8"/>
    <w:rsid w:val="0050581A"/>
    <w:rsid w:val="00505DAC"/>
    <w:rsid w:val="00506332"/>
    <w:rsid w:val="00506866"/>
    <w:rsid w:val="005108E2"/>
    <w:rsid w:val="00511AF0"/>
    <w:rsid w:val="00511CA0"/>
    <w:rsid w:val="00512FF4"/>
    <w:rsid w:val="005157C5"/>
    <w:rsid w:val="00515C5C"/>
    <w:rsid w:val="00516A1B"/>
    <w:rsid w:val="0052206C"/>
    <w:rsid w:val="00522C4A"/>
    <w:rsid w:val="005232F2"/>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BEE"/>
    <w:rsid w:val="005627C8"/>
    <w:rsid w:val="005631FD"/>
    <w:rsid w:val="0056464D"/>
    <w:rsid w:val="005668D7"/>
    <w:rsid w:val="00567ECE"/>
    <w:rsid w:val="005761A2"/>
    <w:rsid w:val="00576F6F"/>
    <w:rsid w:val="00580B86"/>
    <w:rsid w:val="005818B2"/>
    <w:rsid w:val="005830CF"/>
    <w:rsid w:val="005838C7"/>
    <w:rsid w:val="00584711"/>
    <w:rsid w:val="00585CD5"/>
    <w:rsid w:val="00590188"/>
    <w:rsid w:val="00590674"/>
    <w:rsid w:val="0059096A"/>
    <w:rsid w:val="005925FA"/>
    <w:rsid w:val="005930DA"/>
    <w:rsid w:val="00593387"/>
    <w:rsid w:val="005934D4"/>
    <w:rsid w:val="00594244"/>
    <w:rsid w:val="00594C77"/>
    <w:rsid w:val="00595ABF"/>
    <w:rsid w:val="00596951"/>
    <w:rsid w:val="00596DB0"/>
    <w:rsid w:val="00597828"/>
    <w:rsid w:val="005A12C8"/>
    <w:rsid w:val="005A3650"/>
    <w:rsid w:val="005A37D9"/>
    <w:rsid w:val="005A4E3E"/>
    <w:rsid w:val="005A5F0E"/>
    <w:rsid w:val="005A6CD5"/>
    <w:rsid w:val="005A6F0F"/>
    <w:rsid w:val="005A723B"/>
    <w:rsid w:val="005A7F90"/>
    <w:rsid w:val="005B1F43"/>
    <w:rsid w:val="005B23F6"/>
    <w:rsid w:val="005B2F4E"/>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1BF"/>
    <w:rsid w:val="005E4851"/>
    <w:rsid w:val="005E780D"/>
    <w:rsid w:val="005F38C2"/>
    <w:rsid w:val="005F6336"/>
    <w:rsid w:val="005F705F"/>
    <w:rsid w:val="00600353"/>
    <w:rsid w:val="00606A2B"/>
    <w:rsid w:val="00607DA5"/>
    <w:rsid w:val="0061103F"/>
    <w:rsid w:val="00611541"/>
    <w:rsid w:val="006122C2"/>
    <w:rsid w:val="00612535"/>
    <w:rsid w:val="00614195"/>
    <w:rsid w:val="0061420B"/>
    <w:rsid w:val="00614822"/>
    <w:rsid w:val="006159D1"/>
    <w:rsid w:val="00617F7E"/>
    <w:rsid w:val="006202D7"/>
    <w:rsid w:val="00622833"/>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C5D"/>
    <w:rsid w:val="006550FA"/>
    <w:rsid w:val="00655321"/>
    <w:rsid w:val="0065607B"/>
    <w:rsid w:val="006626AF"/>
    <w:rsid w:val="0066475C"/>
    <w:rsid w:val="006655D6"/>
    <w:rsid w:val="00665D04"/>
    <w:rsid w:val="00666B83"/>
    <w:rsid w:val="006704F3"/>
    <w:rsid w:val="00671AFC"/>
    <w:rsid w:val="00673792"/>
    <w:rsid w:val="0067389B"/>
    <w:rsid w:val="00675E50"/>
    <w:rsid w:val="006769E1"/>
    <w:rsid w:val="00677556"/>
    <w:rsid w:val="006821A5"/>
    <w:rsid w:val="00683C98"/>
    <w:rsid w:val="00683F5C"/>
    <w:rsid w:val="0068542C"/>
    <w:rsid w:val="006907A4"/>
    <w:rsid w:val="00691529"/>
    <w:rsid w:val="00694127"/>
    <w:rsid w:val="00695AD4"/>
    <w:rsid w:val="00695B71"/>
    <w:rsid w:val="00695E80"/>
    <w:rsid w:val="006967C0"/>
    <w:rsid w:val="00696D51"/>
    <w:rsid w:val="00697327"/>
    <w:rsid w:val="00697577"/>
    <w:rsid w:val="006979D4"/>
    <w:rsid w:val="006A4D72"/>
    <w:rsid w:val="006A4D8D"/>
    <w:rsid w:val="006A573B"/>
    <w:rsid w:val="006A6210"/>
    <w:rsid w:val="006A6970"/>
    <w:rsid w:val="006A7DAE"/>
    <w:rsid w:val="006B0375"/>
    <w:rsid w:val="006B0CF6"/>
    <w:rsid w:val="006B11F4"/>
    <w:rsid w:val="006B5148"/>
    <w:rsid w:val="006B5FD7"/>
    <w:rsid w:val="006B603B"/>
    <w:rsid w:val="006B6D8A"/>
    <w:rsid w:val="006B7222"/>
    <w:rsid w:val="006B7C3F"/>
    <w:rsid w:val="006B7F22"/>
    <w:rsid w:val="006C0590"/>
    <w:rsid w:val="006C1062"/>
    <w:rsid w:val="006C1241"/>
    <w:rsid w:val="006C1AD2"/>
    <w:rsid w:val="006C2E85"/>
    <w:rsid w:val="006C3F9A"/>
    <w:rsid w:val="006C5319"/>
    <w:rsid w:val="006C624B"/>
    <w:rsid w:val="006C6565"/>
    <w:rsid w:val="006D1371"/>
    <w:rsid w:val="006D34D3"/>
    <w:rsid w:val="006D4982"/>
    <w:rsid w:val="006D662A"/>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CDC"/>
    <w:rsid w:val="00731E4C"/>
    <w:rsid w:val="00733EE6"/>
    <w:rsid w:val="00734998"/>
    <w:rsid w:val="0073511B"/>
    <w:rsid w:val="00735222"/>
    <w:rsid w:val="00736924"/>
    <w:rsid w:val="00736DDA"/>
    <w:rsid w:val="00737EE7"/>
    <w:rsid w:val="00740C97"/>
    <w:rsid w:val="007417B8"/>
    <w:rsid w:val="00741E0D"/>
    <w:rsid w:val="00743101"/>
    <w:rsid w:val="00745106"/>
    <w:rsid w:val="0074570F"/>
    <w:rsid w:val="00745CB9"/>
    <w:rsid w:val="00745E84"/>
    <w:rsid w:val="00745FDA"/>
    <w:rsid w:val="00746E6D"/>
    <w:rsid w:val="00750176"/>
    <w:rsid w:val="00752A79"/>
    <w:rsid w:val="007556AF"/>
    <w:rsid w:val="0075775A"/>
    <w:rsid w:val="00757B0D"/>
    <w:rsid w:val="007601E2"/>
    <w:rsid w:val="00761273"/>
    <w:rsid w:val="00761D72"/>
    <w:rsid w:val="007621FF"/>
    <w:rsid w:val="00764265"/>
    <w:rsid w:val="00765EC7"/>
    <w:rsid w:val="007704B1"/>
    <w:rsid w:val="00770DAF"/>
    <w:rsid w:val="00771078"/>
    <w:rsid w:val="00771EF6"/>
    <w:rsid w:val="00772987"/>
    <w:rsid w:val="00775781"/>
    <w:rsid w:val="007777AB"/>
    <w:rsid w:val="00780517"/>
    <w:rsid w:val="00780C7B"/>
    <w:rsid w:val="00780D4A"/>
    <w:rsid w:val="00781443"/>
    <w:rsid w:val="00782DA2"/>
    <w:rsid w:val="00784053"/>
    <w:rsid w:val="00784E2F"/>
    <w:rsid w:val="007852E8"/>
    <w:rsid w:val="00785382"/>
    <w:rsid w:val="0078646B"/>
    <w:rsid w:val="00793730"/>
    <w:rsid w:val="00793CF2"/>
    <w:rsid w:val="00793D12"/>
    <w:rsid w:val="0079402D"/>
    <w:rsid w:val="0079487E"/>
    <w:rsid w:val="00794E49"/>
    <w:rsid w:val="00795824"/>
    <w:rsid w:val="00796152"/>
    <w:rsid w:val="00797626"/>
    <w:rsid w:val="00797794"/>
    <w:rsid w:val="00797ECD"/>
    <w:rsid w:val="007A13B3"/>
    <w:rsid w:val="007A1F81"/>
    <w:rsid w:val="007A38BE"/>
    <w:rsid w:val="007A4526"/>
    <w:rsid w:val="007A6D0B"/>
    <w:rsid w:val="007A6E8E"/>
    <w:rsid w:val="007A7C47"/>
    <w:rsid w:val="007A7E39"/>
    <w:rsid w:val="007B2B61"/>
    <w:rsid w:val="007B2F27"/>
    <w:rsid w:val="007B35D9"/>
    <w:rsid w:val="007B39C0"/>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4145"/>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34CE"/>
    <w:rsid w:val="0084471D"/>
    <w:rsid w:val="0084558A"/>
    <w:rsid w:val="00845ABF"/>
    <w:rsid w:val="00846114"/>
    <w:rsid w:val="0084663E"/>
    <w:rsid w:val="0085084D"/>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4C"/>
    <w:rsid w:val="00873BE7"/>
    <w:rsid w:val="00875520"/>
    <w:rsid w:val="008759E3"/>
    <w:rsid w:val="00876D2A"/>
    <w:rsid w:val="00876D35"/>
    <w:rsid w:val="00877AD6"/>
    <w:rsid w:val="00882CD9"/>
    <w:rsid w:val="008834C8"/>
    <w:rsid w:val="008835BC"/>
    <w:rsid w:val="008835FB"/>
    <w:rsid w:val="0088371D"/>
    <w:rsid w:val="00885793"/>
    <w:rsid w:val="00885D93"/>
    <w:rsid w:val="008874CB"/>
    <w:rsid w:val="00890734"/>
    <w:rsid w:val="00890791"/>
    <w:rsid w:val="00890E59"/>
    <w:rsid w:val="00890F44"/>
    <w:rsid w:val="008917A3"/>
    <w:rsid w:val="00891F04"/>
    <w:rsid w:val="00893247"/>
    <w:rsid w:val="00894059"/>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204C"/>
    <w:rsid w:val="008D2C66"/>
    <w:rsid w:val="008D35EE"/>
    <w:rsid w:val="008D65F1"/>
    <w:rsid w:val="008D673C"/>
    <w:rsid w:val="008D74BD"/>
    <w:rsid w:val="008E2FAB"/>
    <w:rsid w:val="008E4228"/>
    <w:rsid w:val="008E58BA"/>
    <w:rsid w:val="008E5D83"/>
    <w:rsid w:val="008E5F2E"/>
    <w:rsid w:val="008E6012"/>
    <w:rsid w:val="008F0287"/>
    <w:rsid w:val="008F05EC"/>
    <w:rsid w:val="008F1B32"/>
    <w:rsid w:val="008F263C"/>
    <w:rsid w:val="008F393C"/>
    <w:rsid w:val="008F3E38"/>
    <w:rsid w:val="008F6874"/>
    <w:rsid w:val="008F76F1"/>
    <w:rsid w:val="00900334"/>
    <w:rsid w:val="00900A4F"/>
    <w:rsid w:val="0090261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E5F"/>
    <w:rsid w:val="00927827"/>
    <w:rsid w:val="00927A14"/>
    <w:rsid w:val="009318EE"/>
    <w:rsid w:val="00931A87"/>
    <w:rsid w:val="009323BD"/>
    <w:rsid w:val="009369B3"/>
    <w:rsid w:val="00940CE1"/>
    <w:rsid w:val="00940E53"/>
    <w:rsid w:val="0094155F"/>
    <w:rsid w:val="00945422"/>
    <w:rsid w:val="00947A5B"/>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3B07"/>
    <w:rsid w:val="009A556D"/>
    <w:rsid w:val="009A5FE6"/>
    <w:rsid w:val="009A63BC"/>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4DB4"/>
    <w:rsid w:val="009C5133"/>
    <w:rsid w:val="009D2D3E"/>
    <w:rsid w:val="009D43B0"/>
    <w:rsid w:val="009D5961"/>
    <w:rsid w:val="009D5DB3"/>
    <w:rsid w:val="009D6083"/>
    <w:rsid w:val="009E2E4C"/>
    <w:rsid w:val="009E4F35"/>
    <w:rsid w:val="009E5229"/>
    <w:rsid w:val="009E5EE7"/>
    <w:rsid w:val="009E6462"/>
    <w:rsid w:val="009E7E2E"/>
    <w:rsid w:val="009F10F5"/>
    <w:rsid w:val="009F2CED"/>
    <w:rsid w:val="009F3503"/>
    <w:rsid w:val="009F5B4E"/>
    <w:rsid w:val="009F6BF8"/>
    <w:rsid w:val="009F765F"/>
    <w:rsid w:val="00A00CD4"/>
    <w:rsid w:val="00A01C79"/>
    <w:rsid w:val="00A0434E"/>
    <w:rsid w:val="00A059B8"/>
    <w:rsid w:val="00A06952"/>
    <w:rsid w:val="00A073FE"/>
    <w:rsid w:val="00A07BA4"/>
    <w:rsid w:val="00A10B48"/>
    <w:rsid w:val="00A10CBC"/>
    <w:rsid w:val="00A11203"/>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0519"/>
    <w:rsid w:val="00A31A72"/>
    <w:rsid w:val="00A34130"/>
    <w:rsid w:val="00A3617E"/>
    <w:rsid w:val="00A41D6A"/>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4EA"/>
    <w:rsid w:val="00A74766"/>
    <w:rsid w:val="00A766A5"/>
    <w:rsid w:val="00A76C8D"/>
    <w:rsid w:val="00A76F5C"/>
    <w:rsid w:val="00A77CA6"/>
    <w:rsid w:val="00A77FB2"/>
    <w:rsid w:val="00A81628"/>
    <w:rsid w:val="00A818E9"/>
    <w:rsid w:val="00A8286C"/>
    <w:rsid w:val="00A82E21"/>
    <w:rsid w:val="00A82E92"/>
    <w:rsid w:val="00A830CB"/>
    <w:rsid w:val="00A8667E"/>
    <w:rsid w:val="00A91557"/>
    <w:rsid w:val="00A92543"/>
    <w:rsid w:val="00A92901"/>
    <w:rsid w:val="00A9496C"/>
    <w:rsid w:val="00A9509A"/>
    <w:rsid w:val="00A95FB3"/>
    <w:rsid w:val="00AA235F"/>
    <w:rsid w:val="00AA2432"/>
    <w:rsid w:val="00AA2C64"/>
    <w:rsid w:val="00AA2FF6"/>
    <w:rsid w:val="00AA3656"/>
    <w:rsid w:val="00AA4061"/>
    <w:rsid w:val="00AA692D"/>
    <w:rsid w:val="00AA7C5F"/>
    <w:rsid w:val="00AA7CCE"/>
    <w:rsid w:val="00AB0963"/>
    <w:rsid w:val="00AB1145"/>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FF"/>
    <w:rsid w:val="00B36860"/>
    <w:rsid w:val="00B37A83"/>
    <w:rsid w:val="00B37AAF"/>
    <w:rsid w:val="00B37F2A"/>
    <w:rsid w:val="00B4090E"/>
    <w:rsid w:val="00B4135A"/>
    <w:rsid w:val="00B419B8"/>
    <w:rsid w:val="00B42E95"/>
    <w:rsid w:val="00B42F95"/>
    <w:rsid w:val="00B43010"/>
    <w:rsid w:val="00B4363F"/>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6C5"/>
    <w:rsid w:val="00B83748"/>
    <w:rsid w:val="00B83B49"/>
    <w:rsid w:val="00B84A79"/>
    <w:rsid w:val="00B85828"/>
    <w:rsid w:val="00B85833"/>
    <w:rsid w:val="00B85CB5"/>
    <w:rsid w:val="00B85CF3"/>
    <w:rsid w:val="00B85D40"/>
    <w:rsid w:val="00B86A3A"/>
    <w:rsid w:val="00B87474"/>
    <w:rsid w:val="00B93EF1"/>
    <w:rsid w:val="00B94A6E"/>
    <w:rsid w:val="00B95CCF"/>
    <w:rsid w:val="00B97013"/>
    <w:rsid w:val="00B9719C"/>
    <w:rsid w:val="00B9782B"/>
    <w:rsid w:val="00BA0A4B"/>
    <w:rsid w:val="00BA2B21"/>
    <w:rsid w:val="00BA3F6C"/>
    <w:rsid w:val="00BA4956"/>
    <w:rsid w:val="00BA58A2"/>
    <w:rsid w:val="00BB0058"/>
    <w:rsid w:val="00BB193F"/>
    <w:rsid w:val="00BB2122"/>
    <w:rsid w:val="00BB6A0E"/>
    <w:rsid w:val="00BB7E41"/>
    <w:rsid w:val="00BC12DD"/>
    <w:rsid w:val="00BC2D1B"/>
    <w:rsid w:val="00BC3DED"/>
    <w:rsid w:val="00BC5D6D"/>
    <w:rsid w:val="00BC5E1F"/>
    <w:rsid w:val="00BC6970"/>
    <w:rsid w:val="00BC7817"/>
    <w:rsid w:val="00BC798C"/>
    <w:rsid w:val="00BD0A7C"/>
    <w:rsid w:val="00BD1108"/>
    <w:rsid w:val="00BD1DE9"/>
    <w:rsid w:val="00BD1F21"/>
    <w:rsid w:val="00BD2CB6"/>
    <w:rsid w:val="00BD38E9"/>
    <w:rsid w:val="00BD4DE4"/>
    <w:rsid w:val="00BD6AB3"/>
    <w:rsid w:val="00BE0632"/>
    <w:rsid w:val="00BE2313"/>
    <w:rsid w:val="00BE3362"/>
    <w:rsid w:val="00BE5237"/>
    <w:rsid w:val="00BE57B5"/>
    <w:rsid w:val="00BE5CD7"/>
    <w:rsid w:val="00BF0BB8"/>
    <w:rsid w:val="00BF0EE1"/>
    <w:rsid w:val="00BF1FD9"/>
    <w:rsid w:val="00BF406E"/>
    <w:rsid w:val="00BF6739"/>
    <w:rsid w:val="00C0083F"/>
    <w:rsid w:val="00C01FBE"/>
    <w:rsid w:val="00C05A48"/>
    <w:rsid w:val="00C07931"/>
    <w:rsid w:val="00C10ECC"/>
    <w:rsid w:val="00C111CB"/>
    <w:rsid w:val="00C11D3E"/>
    <w:rsid w:val="00C125FF"/>
    <w:rsid w:val="00C13EA9"/>
    <w:rsid w:val="00C14D87"/>
    <w:rsid w:val="00C15D40"/>
    <w:rsid w:val="00C15E08"/>
    <w:rsid w:val="00C1678D"/>
    <w:rsid w:val="00C167A3"/>
    <w:rsid w:val="00C17E64"/>
    <w:rsid w:val="00C20336"/>
    <w:rsid w:val="00C2034A"/>
    <w:rsid w:val="00C20E7B"/>
    <w:rsid w:val="00C216FA"/>
    <w:rsid w:val="00C21BF6"/>
    <w:rsid w:val="00C225F2"/>
    <w:rsid w:val="00C23EB8"/>
    <w:rsid w:val="00C2496B"/>
    <w:rsid w:val="00C2515C"/>
    <w:rsid w:val="00C25AB9"/>
    <w:rsid w:val="00C25F3B"/>
    <w:rsid w:val="00C26558"/>
    <w:rsid w:val="00C2756E"/>
    <w:rsid w:val="00C311D5"/>
    <w:rsid w:val="00C31863"/>
    <w:rsid w:val="00C32968"/>
    <w:rsid w:val="00C35075"/>
    <w:rsid w:val="00C3575E"/>
    <w:rsid w:val="00C35833"/>
    <w:rsid w:val="00C36093"/>
    <w:rsid w:val="00C40771"/>
    <w:rsid w:val="00C42385"/>
    <w:rsid w:val="00C43640"/>
    <w:rsid w:val="00C437BE"/>
    <w:rsid w:val="00C43E10"/>
    <w:rsid w:val="00C44FC4"/>
    <w:rsid w:val="00C475E5"/>
    <w:rsid w:val="00C5083E"/>
    <w:rsid w:val="00C511B1"/>
    <w:rsid w:val="00C5166B"/>
    <w:rsid w:val="00C517C0"/>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43D1"/>
    <w:rsid w:val="00C66C0B"/>
    <w:rsid w:val="00C70815"/>
    <w:rsid w:val="00C733DA"/>
    <w:rsid w:val="00C743DE"/>
    <w:rsid w:val="00C74E12"/>
    <w:rsid w:val="00C80363"/>
    <w:rsid w:val="00C8228F"/>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7A5E"/>
    <w:rsid w:val="00CA7BE3"/>
    <w:rsid w:val="00CB1A66"/>
    <w:rsid w:val="00CB26B4"/>
    <w:rsid w:val="00CB3762"/>
    <w:rsid w:val="00CB769B"/>
    <w:rsid w:val="00CC2105"/>
    <w:rsid w:val="00CC259E"/>
    <w:rsid w:val="00CC3218"/>
    <w:rsid w:val="00CC3232"/>
    <w:rsid w:val="00CC3707"/>
    <w:rsid w:val="00CC3B38"/>
    <w:rsid w:val="00CC3E92"/>
    <w:rsid w:val="00CC3F90"/>
    <w:rsid w:val="00CC5CF0"/>
    <w:rsid w:val="00CC71EE"/>
    <w:rsid w:val="00CC7831"/>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434"/>
    <w:rsid w:val="00CF0CF4"/>
    <w:rsid w:val="00CF18D9"/>
    <w:rsid w:val="00CF1D62"/>
    <w:rsid w:val="00CF21A6"/>
    <w:rsid w:val="00CF2BF0"/>
    <w:rsid w:val="00CF41F4"/>
    <w:rsid w:val="00CF5467"/>
    <w:rsid w:val="00CF5829"/>
    <w:rsid w:val="00D0123D"/>
    <w:rsid w:val="00D0166A"/>
    <w:rsid w:val="00D01F84"/>
    <w:rsid w:val="00D02CEB"/>
    <w:rsid w:val="00D02CF1"/>
    <w:rsid w:val="00D03E7F"/>
    <w:rsid w:val="00D070EC"/>
    <w:rsid w:val="00D105BA"/>
    <w:rsid w:val="00D10DFA"/>
    <w:rsid w:val="00D13881"/>
    <w:rsid w:val="00D14FDB"/>
    <w:rsid w:val="00D1516A"/>
    <w:rsid w:val="00D15283"/>
    <w:rsid w:val="00D1757B"/>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4AFC"/>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768DD"/>
    <w:rsid w:val="00D80EB1"/>
    <w:rsid w:val="00D81AE8"/>
    <w:rsid w:val="00D824CE"/>
    <w:rsid w:val="00D8441F"/>
    <w:rsid w:val="00D844C8"/>
    <w:rsid w:val="00D84FE1"/>
    <w:rsid w:val="00D87063"/>
    <w:rsid w:val="00D872AE"/>
    <w:rsid w:val="00D9169E"/>
    <w:rsid w:val="00D91C3E"/>
    <w:rsid w:val="00D92605"/>
    <w:rsid w:val="00D9416B"/>
    <w:rsid w:val="00D9488A"/>
    <w:rsid w:val="00D94AE0"/>
    <w:rsid w:val="00D94F2B"/>
    <w:rsid w:val="00D94F40"/>
    <w:rsid w:val="00D96421"/>
    <w:rsid w:val="00D974B8"/>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11F9"/>
    <w:rsid w:val="00DD1A4E"/>
    <w:rsid w:val="00DD23F7"/>
    <w:rsid w:val="00DD4667"/>
    <w:rsid w:val="00DD5C7A"/>
    <w:rsid w:val="00DD6010"/>
    <w:rsid w:val="00DD6A9C"/>
    <w:rsid w:val="00DD7CAA"/>
    <w:rsid w:val="00DD7F5D"/>
    <w:rsid w:val="00DE24F2"/>
    <w:rsid w:val="00DE7F06"/>
    <w:rsid w:val="00DF0101"/>
    <w:rsid w:val="00DF1383"/>
    <w:rsid w:val="00DF1B02"/>
    <w:rsid w:val="00DF5492"/>
    <w:rsid w:val="00DF595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5A"/>
    <w:rsid w:val="00E21487"/>
    <w:rsid w:val="00E221E0"/>
    <w:rsid w:val="00E23EF2"/>
    <w:rsid w:val="00E2434E"/>
    <w:rsid w:val="00E24F72"/>
    <w:rsid w:val="00E27744"/>
    <w:rsid w:val="00E30756"/>
    <w:rsid w:val="00E30B55"/>
    <w:rsid w:val="00E30BEC"/>
    <w:rsid w:val="00E3156A"/>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3E90"/>
    <w:rsid w:val="00E547E2"/>
    <w:rsid w:val="00E55ACE"/>
    <w:rsid w:val="00E56EA7"/>
    <w:rsid w:val="00E573BB"/>
    <w:rsid w:val="00E61278"/>
    <w:rsid w:val="00E61E0E"/>
    <w:rsid w:val="00E62267"/>
    <w:rsid w:val="00E63459"/>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81675"/>
    <w:rsid w:val="00E81D5A"/>
    <w:rsid w:val="00E82863"/>
    <w:rsid w:val="00E83D09"/>
    <w:rsid w:val="00E86A98"/>
    <w:rsid w:val="00E90B29"/>
    <w:rsid w:val="00E926E9"/>
    <w:rsid w:val="00E939CA"/>
    <w:rsid w:val="00E96B21"/>
    <w:rsid w:val="00E96F4A"/>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688F"/>
    <w:rsid w:val="00EB6E62"/>
    <w:rsid w:val="00EB6F29"/>
    <w:rsid w:val="00EC5207"/>
    <w:rsid w:val="00EC62DE"/>
    <w:rsid w:val="00EC6A6E"/>
    <w:rsid w:val="00ED0EB0"/>
    <w:rsid w:val="00ED3568"/>
    <w:rsid w:val="00ED3EE7"/>
    <w:rsid w:val="00ED4A01"/>
    <w:rsid w:val="00ED4D1B"/>
    <w:rsid w:val="00ED50E3"/>
    <w:rsid w:val="00ED5DAC"/>
    <w:rsid w:val="00ED6046"/>
    <w:rsid w:val="00ED6686"/>
    <w:rsid w:val="00EE16C5"/>
    <w:rsid w:val="00EE211D"/>
    <w:rsid w:val="00EE3245"/>
    <w:rsid w:val="00EE400F"/>
    <w:rsid w:val="00EE4A5E"/>
    <w:rsid w:val="00EE511A"/>
    <w:rsid w:val="00EE5864"/>
    <w:rsid w:val="00EF0E82"/>
    <w:rsid w:val="00EF3901"/>
    <w:rsid w:val="00EF3E30"/>
    <w:rsid w:val="00EF40ED"/>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6900"/>
    <w:rsid w:val="00F50FA1"/>
    <w:rsid w:val="00F517C7"/>
    <w:rsid w:val="00F527EC"/>
    <w:rsid w:val="00F53E18"/>
    <w:rsid w:val="00F54B07"/>
    <w:rsid w:val="00F55E06"/>
    <w:rsid w:val="00F569AE"/>
    <w:rsid w:val="00F610E7"/>
    <w:rsid w:val="00F62E66"/>
    <w:rsid w:val="00F64043"/>
    <w:rsid w:val="00F6415C"/>
    <w:rsid w:val="00F655F8"/>
    <w:rsid w:val="00F67282"/>
    <w:rsid w:val="00F716FF"/>
    <w:rsid w:val="00F728BA"/>
    <w:rsid w:val="00F74E72"/>
    <w:rsid w:val="00F769CE"/>
    <w:rsid w:val="00F76D38"/>
    <w:rsid w:val="00F801C1"/>
    <w:rsid w:val="00F81406"/>
    <w:rsid w:val="00F8208E"/>
    <w:rsid w:val="00F8242C"/>
    <w:rsid w:val="00F833C3"/>
    <w:rsid w:val="00F8357D"/>
    <w:rsid w:val="00F837DE"/>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9CC"/>
    <w:rsid w:val="00FC6D36"/>
    <w:rsid w:val="00FC75A9"/>
    <w:rsid w:val="00FC7B5E"/>
    <w:rsid w:val="00FD0788"/>
    <w:rsid w:val="00FD1487"/>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hyperlink" Target="https://pakarmaru.usk.ac.id/"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usk.ac.id/download/uktb-mahasiswa-s1-jalur-snbp-snbt-dan-mandiri-usk-202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berkas-akademik.usk.ac.id/"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forms.gle/Xq6ThdgQNhWYhbat8"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usk.ac.id/download/kalender-akadem%20ik-2023-2024/" TargetMode="External"/><Relationship Id="rId35" Type="http://schemas.openxmlformats.org/officeDocument/2006/relationships/hyperlink" Target="mailto:persuratan@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9</TotalTime>
  <Pages>69</Pages>
  <Words>55764</Words>
  <Characters>317859</Characters>
  <Application>Microsoft Office Word</Application>
  <DocSecurity>0</DocSecurity>
  <Lines>2648</Lines>
  <Paragraphs>745</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28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1625</cp:revision>
  <cp:lastPrinted>2024-08-20T06:17:00Z</cp:lastPrinted>
  <dcterms:created xsi:type="dcterms:W3CDTF">2018-07-26T02:47:00Z</dcterms:created>
  <dcterms:modified xsi:type="dcterms:W3CDTF">2024-08-28T02: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